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50272B" w14:textId="2A4D69F1" w:rsidR="001D39D9" w:rsidRPr="00D02012" w:rsidRDefault="00B106C2" w:rsidP="00DF7EFF">
      <w:pPr>
        <w:pStyle w:val="berschrift1"/>
      </w:pPr>
      <w:r w:rsidRPr="00D02012">
        <w:t>Projektb</w:t>
      </w:r>
      <w:r w:rsidR="008F431F" w:rsidRPr="00D02012">
        <w:t>ericht</w:t>
      </w:r>
      <w:r w:rsidRPr="00D02012">
        <w:t xml:space="preserve"> </w:t>
      </w:r>
      <w:r w:rsidR="001623C6" w:rsidRPr="00D02012">
        <w:t>«</w:t>
      </w:r>
      <w:r w:rsidR="007C190F" w:rsidRPr="00D02012">
        <w:t>Gefahren der AI-Entwicklung</w:t>
      </w:r>
      <w:r w:rsidR="001623C6" w:rsidRPr="00D02012">
        <w:t>»</w:t>
      </w:r>
    </w:p>
    <w:p w14:paraId="7E348A69" w14:textId="3FED4E68" w:rsidR="003A6FF8" w:rsidRPr="00D02012" w:rsidRDefault="003A7FD7" w:rsidP="00DF7EFF">
      <w:pPr>
        <w:pStyle w:val="berschrift2"/>
      </w:pPr>
      <w:r w:rsidRPr="00D02012">
        <w:t>Einleitung</w:t>
      </w:r>
    </w:p>
    <w:p w14:paraId="61CAEE0C" w14:textId="40F817CB" w:rsidR="007C190F" w:rsidRPr="00D02012" w:rsidRDefault="007C190F" w:rsidP="00D02012">
      <w:pPr>
        <w:spacing w:line="360" w:lineRule="auto"/>
        <w:jc w:val="both"/>
        <w:rPr>
          <w:rFonts w:cstheme="minorHAnsi"/>
          <w:bCs/>
        </w:rPr>
      </w:pPr>
      <w:r w:rsidRPr="00D02012">
        <w:rPr>
          <w:rFonts w:cstheme="minorHAnsi"/>
          <w:bCs/>
        </w:rPr>
        <w:t xml:space="preserve">Die </w:t>
      </w:r>
      <w:r w:rsidR="003A7FD7" w:rsidRPr="00D02012">
        <w:rPr>
          <w:rFonts w:cstheme="minorHAnsi"/>
          <w:bCs/>
        </w:rPr>
        <w:t>Künstliche Intelligenz</w:t>
      </w:r>
      <w:r w:rsidRPr="00D02012">
        <w:rPr>
          <w:rFonts w:cstheme="minorHAnsi"/>
          <w:bCs/>
        </w:rPr>
        <w:t xml:space="preserve"> (</w:t>
      </w:r>
      <w:r w:rsidR="003A7FD7" w:rsidRPr="00D02012">
        <w:rPr>
          <w:rFonts w:cstheme="minorHAnsi"/>
          <w:bCs/>
        </w:rPr>
        <w:t>Im Projekt</w:t>
      </w:r>
      <w:r w:rsidR="00F51136">
        <w:rPr>
          <w:rFonts w:cstheme="minorHAnsi"/>
          <w:bCs/>
        </w:rPr>
        <w:t xml:space="preserve"> und Bericht wird im Folgenden</w:t>
      </w:r>
      <w:r w:rsidR="003A7FD7" w:rsidRPr="00D02012">
        <w:rPr>
          <w:rFonts w:cstheme="minorHAnsi"/>
          <w:bCs/>
        </w:rPr>
        <w:t xml:space="preserve"> die Abkürzung «</w:t>
      </w:r>
      <w:r w:rsidRPr="00D02012">
        <w:rPr>
          <w:rFonts w:cstheme="minorHAnsi"/>
          <w:bCs/>
        </w:rPr>
        <w:t>AI</w:t>
      </w:r>
      <w:r w:rsidR="003A7FD7" w:rsidRPr="00D02012">
        <w:rPr>
          <w:rFonts w:cstheme="minorHAnsi"/>
          <w:bCs/>
        </w:rPr>
        <w:t>» verwendet</w:t>
      </w:r>
      <w:r w:rsidRPr="00D02012">
        <w:rPr>
          <w:rFonts w:cstheme="minorHAnsi"/>
          <w:bCs/>
        </w:rPr>
        <w:t xml:space="preserve">) gewinnt zunehmend an Wichtigkeit in unserer Gesellschaft. Obschon die Forschung bezüglich AI schon in den 50er-Jahren begonnen hatte, ist das Thema erst in den letzten Jahren hochaktuell geworden. Gründe dafür sind technologischer Fortschritt, aber auch Notwendigkeit in Industrie, Kommerz, Militär und Gesellschaft. Das positive Ertragspotential solcher Technologie ist immens. Und so sind auch die Gefahren. Es lässt sich nur schwer prognostizieren, wie sich die Menschheit mit der Verwendung von AI entwickeln wird. Klar ist aber, dass sich AI schon in der heutigen Welt nicht mehr wegdenken lässt. Zukünftige Generationen der AI-Technologien werden wirtschaftlich effizienter und </w:t>
      </w:r>
      <w:r w:rsidR="004F1A06">
        <w:rPr>
          <w:rFonts w:cstheme="minorHAnsi"/>
          <w:bCs/>
        </w:rPr>
        <w:t>fähiger</w:t>
      </w:r>
      <w:r w:rsidRPr="00D02012">
        <w:rPr>
          <w:rFonts w:cstheme="minorHAnsi"/>
          <w:bCs/>
        </w:rPr>
        <w:t xml:space="preserve"> werden.</w:t>
      </w:r>
    </w:p>
    <w:p w14:paraId="79E254A3" w14:textId="56B7BD0E" w:rsidR="00C91C79" w:rsidRPr="00D02012" w:rsidRDefault="007C190F" w:rsidP="00D02012">
      <w:pPr>
        <w:spacing w:line="360" w:lineRule="auto"/>
        <w:jc w:val="both"/>
        <w:rPr>
          <w:rFonts w:cstheme="minorHAnsi"/>
          <w:bCs/>
        </w:rPr>
      </w:pPr>
      <w:r w:rsidRPr="00D02012">
        <w:rPr>
          <w:rFonts w:cstheme="minorHAnsi"/>
          <w:bCs/>
        </w:rPr>
        <w:t>Viele Personen aus der Politik, Industrie</w:t>
      </w:r>
      <w:r w:rsidR="00674099">
        <w:rPr>
          <w:rFonts w:cstheme="minorHAnsi"/>
          <w:bCs/>
        </w:rPr>
        <w:t xml:space="preserve">, </w:t>
      </w:r>
      <w:r w:rsidR="004F1A06">
        <w:rPr>
          <w:rFonts w:cstheme="minorHAnsi"/>
          <w:bCs/>
        </w:rPr>
        <w:t>Wissenschaft</w:t>
      </w:r>
      <w:r w:rsidR="00674099">
        <w:rPr>
          <w:rFonts w:cstheme="minorHAnsi"/>
          <w:bCs/>
        </w:rPr>
        <w:t xml:space="preserve"> und Medien</w:t>
      </w:r>
      <w:r w:rsidR="00674099">
        <w:rPr>
          <w:rStyle w:val="Funotenzeichen"/>
          <w:rFonts w:cstheme="minorHAnsi"/>
          <w:bCs/>
        </w:rPr>
        <w:footnoteReference w:id="1"/>
      </w:r>
      <w:r w:rsidRPr="00D02012">
        <w:rPr>
          <w:rFonts w:cstheme="minorHAnsi"/>
          <w:bCs/>
        </w:rPr>
        <w:t xml:space="preserve"> haben sich </w:t>
      </w:r>
      <w:r w:rsidR="00674099">
        <w:rPr>
          <w:rFonts w:cstheme="minorHAnsi"/>
          <w:bCs/>
        </w:rPr>
        <w:t>zur Verwendung von AI</w:t>
      </w:r>
      <w:r w:rsidRPr="00D02012">
        <w:rPr>
          <w:rFonts w:cstheme="minorHAnsi"/>
          <w:bCs/>
        </w:rPr>
        <w:t xml:space="preserve"> geäussert. Neben Proponenten der AI gibt es auch sehr kritische Ansichten, die eine oft dystopische Zukunft voraussagen. Im Jahr 2015 verfassten Wissenschaftler des Institutes «Future </w:t>
      </w:r>
      <w:proofErr w:type="spellStart"/>
      <w:r w:rsidRPr="00D02012">
        <w:rPr>
          <w:rFonts w:cstheme="minorHAnsi"/>
          <w:bCs/>
        </w:rPr>
        <w:t>of</w:t>
      </w:r>
      <w:proofErr w:type="spellEnd"/>
      <w:r w:rsidRPr="00D02012">
        <w:rPr>
          <w:rFonts w:cstheme="minorHAnsi"/>
          <w:bCs/>
        </w:rPr>
        <w:t xml:space="preserve"> Life»</w:t>
      </w:r>
      <w:r w:rsidR="00674099">
        <w:rPr>
          <w:rStyle w:val="Funotenzeichen"/>
          <w:rFonts w:cstheme="minorHAnsi"/>
          <w:bCs/>
        </w:rPr>
        <w:footnoteReference w:id="2"/>
      </w:r>
      <w:r w:rsidRPr="00D02012">
        <w:rPr>
          <w:rFonts w:cstheme="minorHAnsi"/>
          <w:bCs/>
        </w:rPr>
        <w:t xml:space="preserve"> einen «Open-Letter»</w:t>
      </w:r>
      <w:r w:rsidR="00674099">
        <w:rPr>
          <w:rStyle w:val="Funotenzeichen"/>
          <w:rFonts w:cstheme="minorHAnsi"/>
          <w:bCs/>
        </w:rPr>
        <w:footnoteReference w:id="3"/>
      </w:r>
      <w:r w:rsidRPr="00D02012">
        <w:rPr>
          <w:rFonts w:cstheme="minorHAnsi"/>
          <w:bCs/>
        </w:rPr>
        <w:t>; d</w:t>
      </w:r>
      <w:r w:rsidR="00E82CD2">
        <w:rPr>
          <w:rFonts w:cstheme="minorHAnsi"/>
          <w:bCs/>
        </w:rPr>
        <w:t>en Bericht</w:t>
      </w:r>
      <w:r w:rsidRPr="00D02012">
        <w:rPr>
          <w:rFonts w:cstheme="minorHAnsi"/>
          <w:bCs/>
        </w:rPr>
        <w:t xml:space="preserve"> «Research </w:t>
      </w:r>
      <w:proofErr w:type="spellStart"/>
      <w:r w:rsidRPr="00D02012">
        <w:rPr>
          <w:rFonts w:cstheme="minorHAnsi"/>
          <w:bCs/>
        </w:rPr>
        <w:t>Priorities</w:t>
      </w:r>
      <w:proofErr w:type="spellEnd"/>
      <w:r w:rsidRPr="00D02012">
        <w:rPr>
          <w:rFonts w:cstheme="minorHAnsi"/>
          <w:bCs/>
        </w:rPr>
        <w:t xml:space="preserve"> </w:t>
      </w:r>
      <w:proofErr w:type="spellStart"/>
      <w:r w:rsidRPr="00D02012">
        <w:rPr>
          <w:rFonts w:cstheme="minorHAnsi"/>
          <w:bCs/>
        </w:rPr>
        <w:t>for</w:t>
      </w:r>
      <w:proofErr w:type="spellEnd"/>
      <w:r w:rsidRPr="00D02012">
        <w:rPr>
          <w:rFonts w:cstheme="minorHAnsi"/>
          <w:bCs/>
        </w:rPr>
        <w:t xml:space="preserve"> Robust and </w:t>
      </w:r>
      <w:proofErr w:type="spellStart"/>
      <w:r w:rsidRPr="00D02012">
        <w:rPr>
          <w:rFonts w:cstheme="minorHAnsi"/>
          <w:bCs/>
        </w:rPr>
        <w:t>Beneficial</w:t>
      </w:r>
      <w:proofErr w:type="spellEnd"/>
      <w:r w:rsidRPr="00D02012">
        <w:rPr>
          <w:rFonts w:cstheme="minorHAnsi"/>
          <w:bCs/>
        </w:rPr>
        <w:t xml:space="preserve"> AI», welches auf die verschiedenen Gefahren und Chancen in der AI-Entwicklung hinweist. Dieses 10-seitige Dokument benutz</w:t>
      </w:r>
      <w:r w:rsidR="00E82CD2">
        <w:rPr>
          <w:rFonts w:cstheme="minorHAnsi"/>
          <w:bCs/>
        </w:rPr>
        <w:t>t</w:t>
      </w:r>
      <w:r w:rsidRPr="00D02012">
        <w:rPr>
          <w:rFonts w:cstheme="minorHAnsi"/>
          <w:bCs/>
        </w:rPr>
        <w:t>en wir als Einstiegshilfe und mithilfe von Artikeln und Pap</w:t>
      </w:r>
      <w:r w:rsidR="00E82CD2">
        <w:rPr>
          <w:rFonts w:cstheme="minorHAnsi"/>
          <w:bCs/>
        </w:rPr>
        <w:t>i</w:t>
      </w:r>
      <w:r w:rsidRPr="00D02012">
        <w:rPr>
          <w:rFonts w:cstheme="minorHAnsi"/>
          <w:bCs/>
        </w:rPr>
        <w:t xml:space="preserve">ern aus der ausführlichen </w:t>
      </w:r>
      <w:r w:rsidR="00674099">
        <w:rPr>
          <w:rFonts w:cstheme="minorHAnsi"/>
          <w:bCs/>
        </w:rPr>
        <w:t>Quellenangabe</w:t>
      </w:r>
      <w:r w:rsidRPr="00D02012">
        <w:rPr>
          <w:rFonts w:cstheme="minorHAnsi"/>
          <w:bCs/>
        </w:rPr>
        <w:t>, auf die sich dieser "Open Letter" stützt, k</w:t>
      </w:r>
      <w:r w:rsidR="00E82CD2">
        <w:rPr>
          <w:rFonts w:cstheme="minorHAnsi"/>
          <w:bCs/>
        </w:rPr>
        <w:t>onnt</w:t>
      </w:r>
      <w:r w:rsidRPr="00D02012">
        <w:rPr>
          <w:rFonts w:cstheme="minorHAnsi"/>
          <w:bCs/>
        </w:rPr>
        <w:t xml:space="preserve">en wir verschiedene Argumente rekonstruieren. Wir </w:t>
      </w:r>
      <w:r w:rsidR="00E82CD2">
        <w:rPr>
          <w:rFonts w:cstheme="minorHAnsi"/>
          <w:bCs/>
        </w:rPr>
        <w:t>beschränkten uns</w:t>
      </w:r>
      <w:r w:rsidRPr="00D02012">
        <w:rPr>
          <w:rFonts w:cstheme="minorHAnsi"/>
          <w:bCs/>
        </w:rPr>
        <w:t xml:space="preserve"> dabei</w:t>
      </w:r>
      <w:r w:rsidR="00E82CD2">
        <w:rPr>
          <w:rFonts w:cstheme="minorHAnsi"/>
          <w:bCs/>
        </w:rPr>
        <w:t xml:space="preserve"> auf</w:t>
      </w:r>
      <w:r w:rsidRPr="00D02012">
        <w:rPr>
          <w:rFonts w:cstheme="minorHAnsi"/>
          <w:bCs/>
        </w:rPr>
        <w:t xml:space="preserve"> die Gefahren der AI-Entwicklung.</w:t>
      </w:r>
    </w:p>
    <w:p w14:paraId="1D66C83A" w14:textId="30089230" w:rsidR="007C190F" w:rsidRPr="00D02012" w:rsidRDefault="007C190F" w:rsidP="00D02012">
      <w:pPr>
        <w:spacing w:line="360" w:lineRule="auto"/>
        <w:jc w:val="both"/>
        <w:rPr>
          <w:rFonts w:cstheme="minorHAnsi"/>
        </w:rPr>
      </w:pPr>
      <w:r w:rsidRPr="00D02012">
        <w:rPr>
          <w:rFonts w:cstheme="minorHAnsi"/>
        </w:rPr>
        <w:t xml:space="preserve">Wir </w:t>
      </w:r>
      <w:r w:rsidR="00D02012">
        <w:rPr>
          <w:rFonts w:cstheme="minorHAnsi"/>
        </w:rPr>
        <w:t>zielten</w:t>
      </w:r>
      <w:r w:rsidRPr="00D02012">
        <w:rPr>
          <w:rFonts w:cstheme="minorHAnsi"/>
        </w:rPr>
        <w:t xml:space="preserve"> auf folgende Erkenntnisse ab:</w:t>
      </w:r>
    </w:p>
    <w:p w14:paraId="38967E50" w14:textId="0C861705" w:rsidR="007C190F" w:rsidRPr="00D02012" w:rsidRDefault="00C91C79" w:rsidP="00D02012">
      <w:pPr>
        <w:pStyle w:val="Listenabsatz"/>
        <w:numPr>
          <w:ilvl w:val="0"/>
          <w:numId w:val="9"/>
        </w:numPr>
        <w:spacing w:line="360" w:lineRule="auto"/>
        <w:jc w:val="both"/>
        <w:rPr>
          <w:rFonts w:cstheme="minorHAnsi"/>
        </w:rPr>
      </w:pPr>
      <w:r w:rsidRPr="00D02012">
        <w:rPr>
          <w:rFonts w:cstheme="minorHAnsi"/>
        </w:rPr>
        <w:t>Wir woll</w:t>
      </w:r>
      <w:r w:rsidR="00D02012">
        <w:rPr>
          <w:rFonts w:cstheme="minorHAnsi"/>
        </w:rPr>
        <w:t>t</w:t>
      </w:r>
      <w:r w:rsidRPr="00D02012">
        <w:rPr>
          <w:rFonts w:cstheme="minorHAnsi"/>
        </w:rPr>
        <w:t>en sehen, wie weit die AI schon heute verwendet wird und wie weit sie in Gebieten wie</w:t>
      </w:r>
      <w:r w:rsidR="00D02012">
        <w:rPr>
          <w:rFonts w:cstheme="minorHAnsi"/>
        </w:rPr>
        <w:t xml:space="preserve"> W</w:t>
      </w:r>
      <w:r w:rsidRPr="00D02012">
        <w:rPr>
          <w:rFonts w:cstheme="minorHAnsi"/>
        </w:rPr>
        <w:t>irtschaft</w:t>
      </w:r>
      <w:r w:rsidR="00D02012">
        <w:rPr>
          <w:rFonts w:cstheme="minorHAnsi"/>
        </w:rPr>
        <w:t>, Militär und Gesellschaft</w:t>
      </w:r>
      <w:r w:rsidRPr="00D02012">
        <w:rPr>
          <w:rFonts w:cstheme="minorHAnsi"/>
        </w:rPr>
        <w:t xml:space="preserve"> eine Rolle spielen.</w:t>
      </w:r>
      <w:r w:rsidR="003060AE" w:rsidRPr="00D02012">
        <w:rPr>
          <w:rFonts w:cstheme="minorHAnsi"/>
        </w:rPr>
        <w:t xml:space="preserve"> </w:t>
      </w:r>
      <w:r w:rsidRPr="00D02012">
        <w:rPr>
          <w:rFonts w:cstheme="minorHAnsi"/>
        </w:rPr>
        <w:t>Durch die rapide Erweiterung</w:t>
      </w:r>
      <w:r w:rsidR="003060AE" w:rsidRPr="00D02012">
        <w:rPr>
          <w:rFonts w:cstheme="minorHAnsi"/>
        </w:rPr>
        <w:t xml:space="preserve"> der Einsatzgebiete der AI nimmt sie immer stärkeren Einfluss und hat Auswirkungen auf unseren Alltag. In welchen Bereichen stellt die wachsende Zunahme der Verwendung von AI eine Gefahr dar und hat Auswirkung auf die Zukunftsgestaltung?</w:t>
      </w:r>
    </w:p>
    <w:p w14:paraId="2A0B62B6" w14:textId="039D5949" w:rsidR="001D39D9" w:rsidRDefault="003060AE" w:rsidP="00D02012">
      <w:pPr>
        <w:pStyle w:val="Listenabsatz"/>
        <w:numPr>
          <w:ilvl w:val="0"/>
          <w:numId w:val="9"/>
        </w:numPr>
        <w:spacing w:line="360" w:lineRule="auto"/>
        <w:jc w:val="both"/>
        <w:rPr>
          <w:rFonts w:cstheme="minorHAnsi"/>
        </w:rPr>
      </w:pPr>
      <w:commentRangeStart w:id="0"/>
      <w:r w:rsidRPr="00D02012">
        <w:rPr>
          <w:rFonts w:cstheme="minorHAnsi"/>
        </w:rPr>
        <w:lastRenderedPageBreak/>
        <w:t>Durch die Entwicklung einer Superintelligenz</w:t>
      </w:r>
      <w:r w:rsidR="00674099">
        <w:rPr>
          <w:rStyle w:val="Funotenzeichen"/>
          <w:rFonts w:cstheme="minorHAnsi"/>
        </w:rPr>
        <w:footnoteReference w:id="4"/>
      </w:r>
      <w:r w:rsidRPr="00D02012">
        <w:rPr>
          <w:rFonts w:cstheme="minorHAnsi"/>
        </w:rPr>
        <w:t xml:space="preserve"> besteht die Gefahr einer Singularität</w:t>
      </w:r>
      <w:r w:rsidR="00674099">
        <w:rPr>
          <w:rStyle w:val="Funotenzeichen"/>
          <w:rFonts w:cstheme="minorHAnsi"/>
        </w:rPr>
        <w:footnoteReference w:id="5"/>
      </w:r>
      <w:r w:rsidR="0037658F" w:rsidRPr="00D02012">
        <w:rPr>
          <w:rFonts w:cstheme="minorHAnsi"/>
        </w:rPr>
        <w:t>.</w:t>
      </w:r>
      <w:r w:rsidRPr="00D02012">
        <w:rPr>
          <w:rFonts w:cstheme="minorHAnsi"/>
        </w:rPr>
        <w:t xml:space="preserve"> Stellt diese Entwicklung ein existenzielles Risiko für die Menschheit dar?</w:t>
      </w:r>
      <w:commentRangeEnd w:id="0"/>
      <w:r w:rsidR="004F1A06">
        <w:rPr>
          <w:rStyle w:val="Kommentarzeichen"/>
        </w:rPr>
        <w:commentReference w:id="0"/>
      </w:r>
    </w:p>
    <w:p w14:paraId="4676EDC2" w14:textId="55D85142" w:rsidR="004F1A06" w:rsidRDefault="004F1A06" w:rsidP="00D02012">
      <w:pPr>
        <w:pStyle w:val="Listenabsatz"/>
        <w:numPr>
          <w:ilvl w:val="0"/>
          <w:numId w:val="9"/>
        </w:numPr>
        <w:spacing w:line="360" w:lineRule="auto"/>
        <w:jc w:val="both"/>
        <w:rPr>
          <w:rFonts w:cstheme="minorHAnsi"/>
        </w:rPr>
      </w:pPr>
      <w:r>
        <w:rPr>
          <w:rFonts w:cstheme="minorHAnsi"/>
        </w:rPr>
        <w:t>Es ging uns darum zu erfahren, ob die Argumente der Kritiker von AI miteinander verknüpft sind und ob sie auf gemeinsame Punkte zulaufen.</w:t>
      </w:r>
    </w:p>
    <w:p w14:paraId="1486EA93" w14:textId="2BBFAD11" w:rsidR="004F1A06" w:rsidRDefault="004F1A06" w:rsidP="00D02012">
      <w:pPr>
        <w:pStyle w:val="Listenabsatz"/>
        <w:numPr>
          <w:ilvl w:val="0"/>
          <w:numId w:val="9"/>
        </w:numPr>
        <w:spacing w:line="360" w:lineRule="auto"/>
        <w:jc w:val="both"/>
        <w:rPr>
          <w:rFonts w:cstheme="minorHAnsi"/>
        </w:rPr>
      </w:pPr>
      <w:r>
        <w:rPr>
          <w:rFonts w:cstheme="minorHAnsi"/>
        </w:rPr>
        <w:t>Des Weiteren wollten wir lernen wie eine Argumentationsanalyse das Verständnis von komplexen Zusammenhängen verbessern kann.</w:t>
      </w:r>
    </w:p>
    <w:p w14:paraId="2C0E5B8C" w14:textId="4D148CCD" w:rsidR="008F431F" w:rsidRPr="00397363" w:rsidRDefault="004F1A06" w:rsidP="00D02012">
      <w:pPr>
        <w:pStyle w:val="Listenabsatz"/>
        <w:numPr>
          <w:ilvl w:val="0"/>
          <w:numId w:val="9"/>
        </w:numPr>
        <w:spacing w:line="360" w:lineRule="auto"/>
        <w:jc w:val="both"/>
        <w:rPr>
          <w:rFonts w:cstheme="minorHAnsi"/>
        </w:rPr>
      </w:pPr>
      <w:r>
        <w:rPr>
          <w:rFonts w:cstheme="minorHAnsi"/>
        </w:rPr>
        <w:t>Der Umgang mit der Software und allgemein der Einsatz von Software in der Philosophie war von uns von grossem Interesse.</w:t>
      </w:r>
    </w:p>
    <w:p w14:paraId="1FF212BB" w14:textId="1CC51878" w:rsidR="001D39D9" w:rsidRPr="00D02012" w:rsidRDefault="003A7FD7" w:rsidP="00DF7EFF">
      <w:pPr>
        <w:pStyle w:val="berschrift2"/>
      </w:pPr>
      <w:r w:rsidRPr="00D02012">
        <w:t>Themenfindung</w:t>
      </w:r>
      <w:r w:rsidR="008F431F" w:rsidRPr="00D02012">
        <w:t xml:space="preserve"> und Textgrundlage</w:t>
      </w:r>
    </w:p>
    <w:p w14:paraId="2803022D" w14:textId="4CC01279" w:rsidR="003A7FD7" w:rsidRPr="00D02012" w:rsidRDefault="008F431F" w:rsidP="00D02012">
      <w:pPr>
        <w:spacing w:line="360" w:lineRule="auto"/>
        <w:jc w:val="both"/>
        <w:rPr>
          <w:rFonts w:cstheme="minorHAnsi"/>
        </w:rPr>
      </w:pPr>
      <w:r w:rsidRPr="00D02012">
        <w:rPr>
          <w:rFonts w:cstheme="minorHAnsi"/>
        </w:rPr>
        <w:t>Als spannendes und aktuelles Thema ist das Gebiet der AI, dessen Anwendungspotenzial</w:t>
      </w:r>
      <w:r w:rsidR="00A965F0" w:rsidRPr="00D02012">
        <w:rPr>
          <w:rFonts w:cstheme="minorHAnsi"/>
        </w:rPr>
        <w:t xml:space="preserve"> sehr weitgehend ist</w:t>
      </w:r>
      <w:r w:rsidRPr="00D02012">
        <w:rPr>
          <w:rFonts w:cstheme="minorHAnsi"/>
        </w:rPr>
        <w:t xml:space="preserve"> und die </w:t>
      </w:r>
      <w:r w:rsidR="00A965F0" w:rsidRPr="00D02012">
        <w:rPr>
          <w:rFonts w:cstheme="minorHAnsi"/>
        </w:rPr>
        <w:t xml:space="preserve">dazugehörenden </w:t>
      </w:r>
      <w:r w:rsidRPr="00D02012">
        <w:rPr>
          <w:rFonts w:cstheme="minorHAnsi"/>
        </w:rPr>
        <w:t xml:space="preserve">Herausforderungen </w:t>
      </w:r>
      <w:r w:rsidR="00A965F0" w:rsidRPr="00D02012">
        <w:rPr>
          <w:rFonts w:cstheme="minorHAnsi"/>
        </w:rPr>
        <w:t>fundamentale Veränderungen in der Gesellschaft hervorbringen können, bot sich eine Argumentationsrekonstruktion bezüglich der Gefahren der AI-Entwicklung gut an</w:t>
      </w:r>
      <w:r w:rsidRPr="00D02012">
        <w:rPr>
          <w:rFonts w:cstheme="minorHAnsi"/>
        </w:rPr>
        <w:t xml:space="preserve">. </w:t>
      </w:r>
      <w:r w:rsidR="00A965F0" w:rsidRPr="00D02012">
        <w:rPr>
          <w:rFonts w:cstheme="minorHAnsi"/>
        </w:rPr>
        <w:t>Da die Thematik sehr breit ist und auch stark in die Tiefe geht, war</w:t>
      </w:r>
      <w:r w:rsidRPr="00D02012">
        <w:rPr>
          <w:rFonts w:cstheme="minorHAnsi"/>
        </w:rPr>
        <w:t xml:space="preserve"> eine Einschränkung d</w:t>
      </w:r>
      <w:r w:rsidR="00A965F0" w:rsidRPr="00D02012">
        <w:rPr>
          <w:rFonts w:cstheme="minorHAnsi"/>
        </w:rPr>
        <w:t>er Fragestellungen im Rahmen dieses Projektes sehr</w:t>
      </w:r>
      <w:r w:rsidRPr="00D02012">
        <w:rPr>
          <w:rFonts w:cstheme="minorHAnsi"/>
        </w:rPr>
        <w:t xml:space="preserve"> wichtig. </w:t>
      </w:r>
      <w:r w:rsidR="00A965F0" w:rsidRPr="00D02012">
        <w:rPr>
          <w:rFonts w:cstheme="minorHAnsi"/>
        </w:rPr>
        <w:t>Das Projekt sollte eine gute Übersicht über potenzielle Gefahren aus verschiedenen Thematiken wie Wirtschaft, Militär, Gesellschaft und Ethik liefern. Dabei wurden g</w:t>
      </w:r>
      <w:r w:rsidRPr="00D02012">
        <w:rPr>
          <w:rFonts w:cstheme="minorHAnsi"/>
        </w:rPr>
        <w:t xml:space="preserve">rundlegende Fragen aus der Philosophie des Geistes bezüglich </w:t>
      </w:r>
      <w:r w:rsidRPr="00397363">
        <w:rPr>
          <w:rFonts w:cstheme="minorHAnsi"/>
          <w:i/>
          <w:iCs/>
        </w:rPr>
        <w:t>Bewusstsein</w:t>
      </w:r>
      <w:r w:rsidRPr="00D02012">
        <w:rPr>
          <w:rFonts w:cstheme="minorHAnsi"/>
        </w:rPr>
        <w:t xml:space="preserve">, </w:t>
      </w:r>
      <w:r w:rsidRPr="00397363">
        <w:rPr>
          <w:rFonts w:cstheme="minorHAnsi"/>
          <w:i/>
          <w:iCs/>
        </w:rPr>
        <w:t xml:space="preserve">Identität </w:t>
      </w:r>
      <w:r w:rsidRPr="00D02012">
        <w:rPr>
          <w:rFonts w:cstheme="minorHAnsi"/>
        </w:rPr>
        <w:t xml:space="preserve">und dem </w:t>
      </w:r>
      <w:r w:rsidRPr="00397363">
        <w:rPr>
          <w:rFonts w:cstheme="minorHAnsi"/>
          <w:i/>
          <w:iCs/>
        </w:rPr>
        <w:t>Turing-Test</w:t>
      </w:r>
      <w:r w:rsidRPr="00D02012">
        <w:rPr>
          <w:rFonts w:cstheme="minorHAnsi"/>
        </w:rPr>
        <w:t xml:space="preserve"> ausgeklammert.</w:t>
      </w:r>
    </w:p>
    <w:p w14:paraId="7B3A9CFA" w14:textId="3F3C7940" w:rsidR="00783C70" w:rsidRPr="00D02012" w:rsidRDefault="005A0507" w:rsidP="00D02012">
      <w:pPr>
        <w:spacing w:line="360" w:lineRule="auto"/>
        <w:jc w:val="both"/>
        <w:rPr>
          <w:rFonts w:cstheme="minorHAnsi"/>
        </w:rPr>
      </w:pPr>
      <w:r w:rsidRPr="00D02012">
        <w:rPr>
          <w:rFonts w:cstheme="minorHAnsi"/>
        </w:rPr>
        <w:t>Der erste Versuch war, eine prominente Person</w:t>
      </w:r>
      <w:r w:rsidR="00783C70" w:rsidRPr="00D02012">
        <w:rPr>
          <w:rFonts w:cstheme="minorHAnsi"/>
        </w:rPr>
        <w:t xml:space="preserve"> zu finden, welche aktiv an der Diskussion um die Gefahren der AI-Entwicklung teilnimmt. Eine solche Person</w:t>
      </w:r>
      <w:r w:rsidRPr="00D02012">
        <w:rPr>
          <w:rFonts w:cstheme="minorHAnsi"/>
        </w:rPr>
        <w:t xml:space="preserve">, die eine kritische Position zu </w:t>
      </w:r>
      <w:r w:rsidR="00783C70" w:rsidRPr="00D02012">
        <w:rPr>
          <w:rFonts w:cstheme="minorHAnsi"/>
        </w:rPr>
        <w:t>A</w:t>
      </w:r>
      <w:r w:rsidRPr="00D02012">
        <w:rPr>
          <w:rFonts w:cstheme="minorHAnsi"/>
        </w:rPr>
        <w:t>I vertritt und uns auch auf mögliche Gefahren hinweist, ist Elon Musk</w:t>
      </w:r>
      <w:r w:rsidR="00E82CD2">
        <w:rPr>
          <w:rStyle w:val="Funotenzeichen"/>
          <w:rFonts w:cstheme="minorHAnsi"/>
        </w:rPr>
        <w:footnoteReference w:id="6"/>
      </w:r>
      <w:r w:rsidRPr="00D02012">
        <w:rPr>
          <w:rFonts w:cstheme="minorHAnsi"/>
        </w:rPr>
        <w:t xml:space="preserve">. Durch seine Geschäftstätigkeiten in der autonomen Verkehrsführung mit </w:t>
      </w:r>
      <w:r w:rsidRPr="00397363">
        <w:rPr>
          <w:rFonts w:cstheme="minorHAnsi"/>
          <w:i/>
          <w:iCs/>
        </w:rPr>
        <w:t>Tesla</w:t>
      </w:r>
      <w:r w:rsidRPr="00D02012">
        <w:rPr>
          <w:rFonts w:cstheme="minorHAnsi"/>
        </w:rPr>
        <w:t xml:space="preserve">, der Gründung von </w:t>
      </w:r>
      <w:proofErr w:type="spellStart"/>
      <w:r w:rsidRPr="00397363">
        <w:rPr>
          <w:rFonts w:cstheme="minorHAnsi"/>
          <w:i/>
          <w:iCs/>
        </w:rPr>
        <w:t>OpenAI</w:t>
      </w:r>
      <w:proofErr w:type="spellEnd"/>
      <w:r w:rsidRPr="00D02012">
        <w:rPr>
          <w:rFonts w:cstheme="minorHAnsi"/>
        </w:rPr>
        <w:t xml:space="preserve"> (Entwicklung einer Open-Source-KI) und der Firma </w:t>
      </w:r>
      <w:proofErr w:type="spellStart"/>
      <w:r w:rsidRPr="00397363">
        <w:rPr>
          <w:rFonts w:cstheme="minorHAnsi"/>
          <w:i/>
          <w:iCs/>
        </w:rPr>
        <w:t>Neuralink</w:t>
      </w:r>
      <w:proofErr w:type="spellEnd"/>
      <w:r w:rsidRPr="00D02012">
        <w:rPr>
          <w:rFonts w:cstheme="minorHAnsi"/>
        </w:rPr>
        <w:t xml:space="preserve"> (Entwicklung einer Gehirn-Maschine-Schnittstelle), sowie seiner Präsenz in den Medien, </w:t>
      </w:r>
      <w:r w:rsidR="00783C70" w:rsidRPr="00D02012">
        <w:rPr>
          <w:rFonts w:cstheme="minorHAnsi"/>
        </w:rPr>
        <w:t>dachten wir, er biete</w:t>
      </w:r>
      <w:r w:rsidRPr="00D02012">
        <w:rPr>
          <w:rFonts w:cstheme="minorHAnsi"/>
        </w:rPr>
        <w:t xml:space="preserve"> sich hervorragend für eine Argumentationsanalyse</w:t>
      </w:r>
      <w:r w:rsidR="00783C70" w:rsidRPr="00D02012">
        <w:rPr>
          <w:rFonts w:cstheme="minorHAnsi"/>
        </w:rPr>
        <w:t xml:space="preserve"> an</w:t>
      </w:r>
      <w:r w:rsidRPr="00D02012">
        <w:rPr>
          <w:rFonts w:cstheme="minorHAnsi"/>
        </w:rPr>
        <w:t>.</w:t>
      </w:r>
      <w:r w:rsidR="00783C70" w:rsidRPr="00D02012">
        <w:rPr>
          <w:rFonts w:cstheme="minorHAnsi"/>
        </w:rPr>
        <w:t xml:space="preserve"> Doch wurde nach eingehender Recherche festgestellt, dass Elon Musk nur sehr wenige Argumente vorträgt. Er beschränkt sich im Rahmen der Interviews und Symposien, welche wir untersucht haben, auf oberflächliche Aussagen und für Medien attraktive «Sound-</w:t>
      </w:r>
      <w:proofErr w:type="spellStart"/>
      <w:r w:rsidR="00783C70" w:rsidRPr="00D02012">
        <w:rPr>
          <w:rFonts w:cstheme="minorHAnsi"/>
        </w:rPr>
        <w:t>bites</w:t>
      </w:r>
      <w:proofErr w:type="spellEnd"/>
      <w:r w:rsidR="00783C70" w:rsidRPr="00D02012">
        <w:rPr>
          <w:rFonts w:cstheme="minorHAnsi"/>
        </w:rPr>
        <w:t xml:space="preserve">». </w:t>
      </w:r>
      <w:r w:rsidR="00397363">
        <w:rPr>
          <w:rFonts w:cstheme="minorHAnsi"/>
        </w:rPr>
        <w:t xml:space="preserve">Ausserdem gibt es kaum schriftliche Quellen, die Musk selbst verfasst hat. </w:t>
      </w:r>
      <w:r w:rsidR="00783C70" w:rsidRPr="00D02012">
        <w:rPr>
          <w:rFonts w:cstheme="minorHAnsi"/>
        </w:rPr>
        <w:t>Deshalb wurde bald klar, dass wir eine viel fundiertere Textgrundlage finden mussten.</w:t>
      </w:r>
    </w:p>
    <w:p w14:paraId="5FA11DBC" w14:textId="754908A4" w:rsidR="00D02012" w:rsidRDefault="00783C70" w:rsidP="00D02012">
      <w:pPr>
        <w:spacing w:line="360" w:lineRule="auto"/>
        <w:jc w:val="both"/>
        <w:rPr>
          <w:rFonts w:cstheme="minorHAnsi"/>
        </w:rPr>
      </w:pPr>
      <w:r w:rsidRPr="00D02012">
        <w:rPr>
          <w:rFonts w:cstheme="minorHAnsi"/>
        </w:rPr>
        <w:lastRenderedPageBreak/>
        <w:t>Durch weitere Recherche stiessen wir auf den «Open Letter»</w:t>
      </w:r>
      <w:r w:rsidR="00E82CD2">
        <w:rPr>
          <w:rStyle w:val="Funotenzeichen"/>
          <w:rFonts w:cstheme="minorHAnsi"/>
        </w:rPr>
        <w:footnoteReference w:id="7"/>
      </w:r>
      <w:r w:rsidRPr="00D02012">
        <w:rPr>
          <w:rFonts w:cstheme="minorHAnsi"/>
        </w:rPr>
        <w:t xml:space="preserve"> des </w:t>
      </w:r>
      <w:r w:rsidR="00D02012" w:rsidRPr="00D02012">
        <w:rPr>
          <w:rFonts w:cstheme="minorHAnsi"/>
        </w:rPr>
        <w:t xml:space="preserve">«Future </w:t>
      </w:r>
      <w:proofErr w:type="spellStart"/>
      <w:r w:rsidR="00D02012" w:rsidRPr="00D02012">
        <w:rPr>
          <w:rFonts w:cstheme="minorHAnsi"/>
        </w:rPr>
        <w:t>of</w:t>
      </w:r>
      <w:proofErr w:type="spellEnd"/>
      <w:r w:rsidR="00D02012" w:rsidRPr="00D02012">
        <w:rPr>
          <w:rFonts w:cstheme="minorHAnsi"/>
        </w:rPr>
        <w:t xml:space="preserve"> Life»-Institutes</w:t>
      </w:r>
      <w:r w:rsidR="00397363">
        <w:rPr>
          <w:rFonts w:cstheme="minorHAnsi"/>
        </w:rPr>
        <w:t>, welchen von vielen Grössen der Branche, auch Elon Musk, unterzeichnet wurde</w:t>
      </w:r>
      <w:r w:rsidR="00D02012" w:rsidRPr="00D02012">
        <w:rPr>
          <w:rFonts w:cstheme="minorHAnsi"/>
        </w:rPr>
        <w:t xml:space="preserve">. </w:t>
      </w:r>
      <w:r w:rsidR="00D02012">
        <w:rPr>
          <w:rFonts w:cstheme="minorHAnsi"/>
        </w:rPr>
        <w:t>Der</w:t>
      </w:r>
      <w:r w:rsidR="00D02012" w:rsidRPr="00D02012">
        <w:rPr>
          <w:rFonts w:cstheme="minorHAnsi"/>
        </w:rPr>
        <w:t xml:space="preserve"> 10-seitige Bericht mit dem Titel «Research </w:t>
      </w:r>
      <w:proofErr w:type="spellStart"/>
      <w:r w:rsidR="00D02012" w:rsidRPr="00D02012">
        <w:rPr>
          <w:rFonts w:cstheme="minorHAnsi"/>
        </w:rPr>
        <w:t>Priorities</w:t>
      </w:r>
      <w:proofErr w:type="spellEnd"/>
      <w:r w:rsidR="00D02012" w:rsidRPr="00D02012">
        <w:rPr>
          <w:rFonts w:cstheme="minorHAnsi"/>
        </w:rPr>
        <w:t xml:space="preserve"> </w:t>
      </w:r>
      <w:proofErr w:type="spellStart"/>
      <w:r w:rsidR="00D02012" w:rsidRPr="00D02012">
        <w:rPr>
          <w:rFonts w:cstheme="minorHAnsi"/>
        </w:rPr>
        <w:t>for</w:t>
      </w:r>
      <w:proofErr w:type="spellEnd"/>
      <w:r w:rsidR="00D02012" w:rsidRPr="00D02012">
        <w:rPr>
          <w:rFonts w:cstheme="minorHAnsi"/>
        </w:rPr>
        <w:t xml:space="preserve"> Robust and </w:t>
      </w:r>
      <w:proofErr w:type="spellStart"/>
      <w:r w:rsidR="00D02012" w:rsidRPr="00D02012">
        <w:rPr>
          <w:rFonts w:cstheme="minorHAnsi"/>
        </w:rPr>
        <w:t>Beneficial</w:t>
      </w:r>
      <w:proofErr w:type="spellEnd"/>
      <w:r w:rsidR="00D02012" w:rsidRPr="00D02012">
        <w:rPr>
          <w:rFonts w:cstheme="minorHAnsi"/>
        </w:rPr>
        <w:t xml:space="preserve"> AI» bietet eine hervorragende Übersicht zur Thematik und enthält sehr viele Quellen zu wissenschaftlichen Artikeln, Bücher und Papieren</w:t>
      </w:r>
      <w:r w:rsidR="00D02012">
        <w:rPr>
          <w:rFonts w:cstheme="minorHAnsi"/>
        </w:rPr>
        <w:t xml:space="preserve"> und fand grosse Unterstützung unter Wissenschaftlern, Politikern, den Medien und Technologieschaffenden</w:t>
      </w:r>
      <w:r w:rsidR="00D02012" w:rsidRPr="00D02012">
        <w:rPr>
          <w:rFonts w:cstheme="minorHAnsi"/>
        </w:rPr>
        <w:t>.</w:t>
      </w:r>
      <w:r w:rsidR="00D02012">
        <w:rPr>
          <w:rFonts w:cstheme="minorHAnsi"/>
        </w:rPr>
        <w:t xml:space="preserve"> </w:t>
      </w:r>
      <w:r w:rsidRPr="00D02012">
        <w:rPr>
          <w:rFonts w:cstheme="minorHAnsi"/>
        </w:rPr>
        <w:t xml:space="preserve">Wir haben diesen Bericht genau durchgearbeitet und die Quellen gesammelt, auf welche sich der Bericht stützt. Diese Quellen </w:t>
      </w:r>
      <w:r w:rsidR="00AC47DA">
        <w:rPr>
          <w:rFonts w:cstheme="minorHAnsi"/>
        </w:rPr>
        <w:t>wurden</w:t>
      </w:r>
      <w:r w:rsidRPr="00D02012">
        <w:rPr>
          <w:rFonts w:cstheme="minorHAnsi"/>
        </w:rPr>
        <w:t xml:space="preserve"> nach Thesen untersucht und nach Argumenten geprüft, welche sich für eine Rekonstruktion eignen. Der </w:t>
      </w:r>
      <w:r w:rsidR="00D02012">
        <w:rPr>
          <w:rFonts w:cstheme="minorHAnsi"/>
        </w:rPr>
        <w:t>«</w:t>
      </w:r>
      <w:r w:rsidRPr="00D02012">
        <w:rPr>
          <w:rFonts w:cstheme="minorHAnsi"/>
        </w:rPr>
        <w:t>Open Letter</w:t>
      </w:r>
      <w:r w:rsidR="00D02012">
        <w:rPr>
          <w:rFonts w:cstheme="minorHAnsi"/>
        </w:rPr>
        <w:t>»</w:t>
      </w:r>
      <w:r w:rsidRPr="00D02012">
        <w:rPr>
          <w:rFonts w:cstheme="minorHAnsi"/>
        </w:rPr>
        <w:t xml:space="preserve"> und die Quellen erg</w:t>
      </w:r>
      <w:r w:rsidR="00D02012">
        <w:rPr>
          <w:rFonts w:cstheme="minorHAnsi"/>
        </w:rPr>
        <w:t>a</w:t>
      </w:r>
      <w:r w:rsidRPr="00D02012">
        <w:rPr>
          <w:rFonts w:cstheme="minorHAnsi"/>
        </w:rPr>
        <w:t xml:space="preserve">ben unsere Textgrundlage. Nach genauem Durchlesen und Strukturieren des </w:t>
      </w:r>
      <w:r w:rsidR="00D02012">
        <w:rPr>
          <w:rFonts w:cstheme="minorHAnsi"/>
        </w:rPr>
        <w:t>«</w:t>
      </w:r>
      <w:r w:rsidRPr="00D02012">
        <w:rPr>
          <w:rFonts w:cstheme="minorHAnsi"/>
        </w:rPr>
        <w:t>Open Letters</w:t>
      </w:r>
      <w:r w:rsidR="00D02012">
        <w:rPr>
          <w:rFonts w:cstheme="minorHAnsi"/>
        </w:rPr>
        <w:t>»</w:t>
      </w:r>
      <w:r w:rsidRPr="00D02012">
        <w:rPr>
          <w:rFonts w:cstheme="minorHAnsi"/>
        </w:rPr>
        <w:t xml:space="preserve"> hat sich</w:t>
      </w:r>
      <w:r w:rsidR="00D02012">
        <w:rPr>
          <w:rFonts w:cstheme="minorHAnsi"/>
        </w:rPr>
        <w:t xml:space="preserve"> aber</w:t>
      </w:r>
      <w:r w:rsidRPr="00D02012">
        <w:rPr>
          <w:rFonts w:cstheme="minorHAnsi"/>
        </w:rPr>
        <w:t xml:space="preserve"> gezeigt, dass </w:t>
      </w:r>
      <w:r w:rsidR="00D02012">
        <w:rPr>
          <w:rFonts w:cstheme="minorHAnsi"/>
        </w:rPr>
        <w:t xml:space="preserve">der Umfang dieses Berichtes den Rahmen des Projektes sprengt. Deshalb musste eine Auswahl getroffen werden, die einen guten Überblick zur Thematik lieferte, eine spannende Argumentationsanalyse ermöglichte und im Zeitplan durchführbar </w:t>
      </w:r>
      <w:r w:rsidR="00E82CD2">
        <w:rPr>
          <w:rFonts w:cstheme="minorHAnsi"/>
        </w:rPr>
        <w:t>war.</w:t>
      </w:r>
    </w:p>
    <w:p w14:paraId="672B3C53" w14:textId="74D4D9DB" w:rsidR="00D97CE7" w:rsidRPr="00D97CE7" w:rsidRDefault="00D97CE7" w:rsidP="00DF7EFF">
      <w:pPr>
        <w:pStyle w:val="berschrift2"/>
      </w:pPr>
      <w:r w:rsidRPr="00D97CE7">
        <w:t>Quellen</w:t>
      </w:r>
    </w:p>
    <w:p w14:paraId="24B698E7" w14:textId="4DD89D4C" w:rsidR="00D97CE7" w:rsidRDefault="00D97CE7" w:rsidP="00D02012">
      <w:pPr>
        <w:spacing w:line="360" w:lineRule="auto"/>
        <w:jc w:val="both"/>
        <w:rPr>
          <w:rFonts w:cstheme="minorHAnsi"/>
        </w:rPr>
      </w:pPr>
      <w:r>
        <w:rPr>
          <w:rFonts w:cstheme="minorHAnsi"/>
        </w:rPr>
        <w:t>Verwendete Quellen in der Karte. Kurz beschreiben, um was es darin geht.</w:t>
      </w:r>
    </w:p>
    <w:p w14:paraId="0BFBACF4" w14:textId="5126B3AD" w:rsidR="00D97CE7" w:rsidRDefault="00D97CE7" w:rsidP="00D02012">
      <w:pPr>
        <w:spacing w:line="360" w:lineRule="auto"/>
        <w:jc w:val="both"/>
        <w:rPr>
          <w:rFonts w:cstheme="minorHAnsi"/>
        </w:rPr>
      </w:pPr>
    </w:p>
    <w:p w14:paraId="54C7E60A" w14:textId="77777777" w:rsidR="00D97CE7" w:rsidRDefault="00D97CE7" w:rsidP="00D02012">
      <w:pPr>
        <w:spacing w:line="360" w:lineRule="auto"/>
        <w:jc w:val="both"/>
        <w:rPr>
          <w:rFonts w:cstheme="minorHAnsi"/>
        </w:rPr>
      </w:pPr>
    </w:p>
    <w:p w14:paraId="0B800B36" w14:textId="784BCC31" w:rsidR="00053D52" w:rsidRPr="00053D52" w:rsidRDefault="00053D52" w:rsidP="00DF7EFF">
      <w:pPr>
        <w:pStyle w:val="berschrift2"/>
      </w:pPr>
      <w:r w:rsidRPr="00053D52">
        <w:t>Organisation</w:t>
      </w:r>
    </w:p>
    <w:p w14:paraId="76F5BD7A" w14:textId="2A6C3B59" w:rsidR="00053D52" w:rsidRDefault="003C1CED" w:rsidP="00D02012">
      <w:pPr>
        <w:spacing w:line="360" w:lineRule="auto"/>
        <w:jc w:val="both"/>
        <w:rPr>
          <w:rFonts w:cstheme="minorHAnsi"/>
          <w:bCs/>
        </w:rPr>
      </w:pPr>
      <w:r w:rsidRPr="003C1CED">
        <w:rPr>
          <w:rFonts w:cstheme="minorHAnsi"/>
          <w:bCs/>
        </w:rPr>
        <w:t xml:space="preserve">Um die interne Kommunikation zu vereinfachen, das Material übersichtlich geordnet zu halten und unsere Zusammenarbeit und Versionierungen effizient zu gestalten, </w:t>
      </w:r>
      <w:r>
        <w:rPr>
          <w:rFonts w:cstheme="minorHAnsi"/>
          <w:bCs/>
        </w:rPr>
        <w:t>richteten</w:t>
      </w:r>
      <w:r w:rsidRPr="003C1CED">
        <w:rPr>
          <w:rFonts w:cstheme="minorHAnsi"/>
          <w:bCs/>
        </w:rPr>
        <w:t xml:space="preserve"> wir auf </w:t>
      </w:r>
      <w:proofErr w:type="spellStart"/>
      <w:r w:rsidRPr="00397363">
        <w:rPr>
          <w:rFonts w:cstheme="minorHAnsi"/>
          <w:bCs/>
          <w:i/>
          <w:iCs/>
        </w:rPr>
        <w:t>Github</w:t>
      </w:r>
      <w:proofErr w:type="spellEnd"/>
      <w:r>
        <w:rPr>
          <w:rStyle w:val="Funotenzeichen"/>
          <w:rFonts w:cstheme="minorHAnsi"/>
          <w:bCs/>
        </w:rPr>
        <w:footnoteReference w:id="8"/>
      </w:r>
      <w:r w:rsidRPr="003C1CED">
        <w:rPr>
          <w:rFonts w:cstheme="minorHAnsi"/>
          <w:bCs/>
        </w:rPr>
        <w:t xml:space="preserve"> ein Repository </w:t>
      </w:r>
      <w:r>
        <w:rPr>
          <w:rFonts w:cstheme="minorHAnsi"/>
          <w:bCs/>
        </w:rPr>
        <w:t>ein</w:t>
      </w:r>
      <w:r w:rsidRPr="003C1CED">
        <w:rPr>
          <w:rFonts w:cstheme="minorHAnsi"/>
          <w:bCs/>
        </w:rPr>
        <w:t>. So bl</w:t>
      </w:r>
      <w:r>
        <w:rPr>
          <w:rFonts w:cstheme="minorHAnsi"/>
          <w:bCs/>
        </w:rPr>
        <w:t>ie</w:t>
      </w:r>
      <w:r w:rsidRPr="003C1CED">
        <w:rPr>
          <w:rFonts w:cstheme="minorHAnsi"/>
          <w:bCs/>
        </w:rPr>
        <w:t>ben wir immer auf dem neusten Stand und k</w:t>
      </w:r>
      <w:r w:rsidR="00DE58F4">
        <w:rPr>
          <w:rFonts w:cstheme="minorHAnsi"/>
          <w:bCs/>
        </w:rPr>
        <w:t>o</w:t>
      </w:r>
      <w:r w:rsidRPr="003C1CED">
        <w:rPr>
          <w:rFonts w:cstheme="minorHAnsi"/>
          <w:bCs/>
        </w:rPr>
        <w:t>nn</w:t>
      </w:r>
      <w:r w:rsidR="00DE58F4">
        <w:rPr>
          <w:rFonts w:cstheme="minorHAnsi"/>
          <w:bCs/>
        </w:rPr>
        <w:t>t</w:t>
      </w:r>
      <w:r w:rsidRPr="003C1CED">
        <w:rPr>
          <w:rFonts w:cstheme="minorHAnsi"/>
          <w:bCs/>
        </w:rPr>
        <w:t>en unseren Arbeitsverlauf kontrollieren.</w:t>
      </w:r>
      <w:r w:rsidR="00991F47">
        <w:rPr>
          <w:rFonts w:cstheme="minorHAnsi"/>
          <w:bCs/>
        </w:rPr>
        <w:t xml:space="preserve"> </w:t>
      </w:r>
      <w:r w:rsidR="00991F47" w:rsidRPr="00D02012">
        <w:rPr>
          <w:rStyle w:val="Hyperlink"/>
          <w:rFonts w:cstheme="minorHAnsi"/>
          <w:color w:val="auto"/>
          <w:u w:val="none"/>
        </w:rPr>
        <w:t xml:space="preserve">Auf </w:t>
      </w:r>
      <w:proofErr w:type="spellStart"/>
      <w:r w:rsidR="00991F47" w:rsidRPr="00397363">
        <w:rPr>
          <w:rStyle w:val="Hyperlink"/>
          <w:rFonts w:cstheme="minorHAnsi"/>
          <w:i/>
          <w:iCs/>
          <w:color w:val="auto"/>
          <w:u w:val="none"/>
        </w:rPr>
        <w:t>Zotero</w:t>
      </w:r>
      <w:proofErr w:type="spellEnd"/>
      <w:r w:rsidR="00991F47">
        <w:rPr>
          <w:rStyle w:val="Funotenzeichen"/>
          <w:rFonts w:cstheme="minorHAnsi"/>
        </w:rPr>
        <w:footnoteReference w:id="9"/>
      </w:r>
      <w:r w:rsidR="00991F47" w:rsidRPr="00D02012">
        <w:rPr>
          <w:rStyle w:val="Hyperlink"/>
          <w:rFonts w:cstheme="minorHAnsi"/>
          <w:color w:val="auto"/>
          <w:u w:val="none"/>
        </w:rPr>
        <w:t xml:space="preserve"> haben wir eine Bibliothek angelegt, um die Quellenverweise dynamisch verwalten zu können</w:t>
      </w:r>
      <w:r w:rsidR="00B55BF5">
        <w:rPr>
          <w:rStyle w:val="Hyperlink"/>
          <w:rFonts w:cstheme="minorHAnsi"/>
          <w:color w:val="auto"/>
          <w:u w:val="none"/>
        </w:rPr>
        <w:t>.</w:t>
      </w:r>
    </w:p>
    <w:p w14:paraId="098F01AD" w14:textId="5E581DAE" w:rsidR="00053D52" w:rsidRPr="00053D52" w:rsidRDefault="00053D52" w:rsidP="00DF7EFF">
      <w:pPr>
        <w:pStyle w:val="berschrift2"/>
      </w:pPr>
      <w:r w:rsidRPr="00071AC8">
        <w:t xml:space="preserve">Arbeitsteilung </w:t>
      </w:r>
      <w:r w:rsidR="00D579B5">
        <w:t>und Herangehensweise and die Textgrundlage</w:t>
      </w:r>
    </w:p>
    <w:p w14:paraId="39A55CB4" w14:textId="74A0D12E" w:rsidR="00E82CD2" w:rsidRDefault="00E82CD2" w:rsidP="00D02012">
      <w:pPr>
        <w:spacing w:line="360" w:lineRule="auto"/>
        <w:jc w:val="both"/>
        <w:rPr>
          <w:rFonts w:cstheme="minorHAnsi"/>
        </w:rPr>
      </w:pPr>
      <w:r>
        <w:rPr>
          <w:rFonts w:cstheme="minorHAnsi"/>
        </w:rPr>
        <w:t>Im Team wurde die zu untersuchenden Artikel grob nach kurzfristigen und längerfristigen Gefahren aufgeteilt. Während Claude zuerst das Buch «</w:t>
      </w:r>
      <w:proofErr w:type="spellStart"/>
      <w:r>
        <w:rPr>
          <w:rFonts w:cstheme="minorHAnsi"/>
        </w:rPr>
        <w:t>Superintelligence</w:t>
      </w:r>
      <w:proofErr w:type="spellEnd"/>
      <w:r>
        <w:rPr>
          <w:rFonts w:cstheme="minorHAnsi"/>
        </w:rPr>
        <w:t>»</w:t>
      </w:r>
      <w:r>
        <w:rPr>
          <w:rStyle w:val="Funotenzeichen"/>
          <w:rFonts w:cstheme="minorHAnsi"/>
        </w:rPr>
        <w:footnoteReference w:id="10"/>
      </w:r>
      <w:r>
        <w:rPr>
          <w:rFonts w:cstheme="minorHAnsi"/>
        </w:rPr>
        <w:t xml:space="preserve"> des Philosophen und Futurologen Nick </w:t>
      </w:r>
      <w:proofErr w:type="spellStart"/>
      <w:r>
        <w:rPr>
          <w:rFonts w:cstheme="minorHAnsi"/>
        </w:rPr>
        <w:t>Bostrom</w:t>
      </w:r>
      <w:proofErr w:type="spellEnd"/>
      <w:r>
        <w:rPr>
          <w:rFonts w:cstheme="minorHAnsi"/>
        </w:rPr>
        <w:t xml:space="preserve"> untersuchte und sich somit in die längerfristigen Gefahren der AI-Entwicklung </w:t>
      </w:r>
      <w:r>
        <w:rPr>
          <w:rFonts w:cstheme="minorHAnsi"/>
        </w:rPr>
        <w:lastRenderedPageBreak/>
        <w:t xml:space="preserve">einarbeitete, </w:t>
      </w:r>
      <w:r w:rsidR="00C950A7">
        <w:rPr>
          <w:rFonts w:cstheme="minorHAnsi"/>
        </w:rPr>
        <w:t>analysierte</w:t>
      </w:r>
      <w:r>
        <w:rPr>
          <w:rFonts w:cstheme="minorHAnsi"/>
        </w:rPr>
        <w:t xml:space="preserve"> Sebastian das Buch «The Second </w:t>
      </w:r>
      <w:proofErr w:type="spellStart"/>
      <w:r>
        <w:rPr>
          <w:rFonts w:cstheme="minorHAnsi"/>
        </w:rPr>
        <w:t>Machine</w:t>
      </w:r>
      <w:proofErr w:type="spellEnd"/>
      <w:r>
        <w:rPr>
          <w:rFonts w:cstheme="minorHAnsi"/>
        </w:rPr>
        <w:t xml:space="preserve"> Age»</w:t>
      </w:r>
      <w:r>
        <w:rPr>
          <w:rStyle w:val="Funotenzeichen"/>
          <w:rFonts w:cstheme="minorHAnsi"/>
        </w:rPr>
        <w:footnoteReference w:id="11"/>
      </w:r>
      <w:r>
        <w:rPr>
          <w:rFonts w:cstheme="minorHAnsi"/>
        </w:rPr>
        <w:t xml:space="preserve"> von Erik </w:t>
      </w:r>
      <w:proofErr w:type="spellStart"/>
      <w:r>
        <w:rPr>
          <w:rFonts w:cstheme="minorHAnsi"/>
        </w:rPr>
        <w:t>Brynjolfsson</w:t>
      </w:r>
      <w:proofErr w:type="spellEnd"/>
      <w:r>
        <w:rPr>
          <w:rFonts w:cstheme="minorHAnsi"/>
        </w:rPr>
        <w:t xml:space="preserve"> und Andrew McAfee</w:t>
      </w:r>
      <w:r w:rsidR="00674099">
        <w:rPr>
          <w:rFonts w:cstheme="minorHAnsi"/>
        </w:rPr>
        <w:t>, welches den Fokus auf den wirtschaftlichen Auswirkungen der AI legt</w:t>
      </w:r>
      <w:r w:rsidR="00053D52">
        <w:rPr>
          <w:rFonts w:cstheme="minorHAnsi"/>
        </w:rPr>
        <w:t>.</w:t>
      </w:r>
    </w:p>
    <w:p w14:paraId="21000AD0" w14:textId="42329ADF" w:rsidR="00252BBB" w:rsidRPr="00397363" w:rsidRDefault="00D579B5" w:rsidP="00D02012">
      <w:pPr>
        <w:spacing w:line="360" w:lineRule="auto"/>
        <w:jc w:val="both"/>
        <w:rPr>
          <w:rFonts w:cstheme="minorHAnsi"/>
          <w:bCs/>
        </w:rPr>
      </w:pPr>
      <w:r>
        <w:rPr>
          <w:rFonts w:cstheme="minorHAnsi"/>
          <w:bCs/>
        </w:rPr>
        <w:t>Zudem haben wir verschiedene Themengebiete aus dem «Open Letter» gewählt, welche uns relevant erschienen. Es war klar, dass wir nicht auf alle Themen eingehen können, da dies den Rahmen der Arbeit gesprengt hätte. So entschieden wir uns, weitere selektive Artikel zu den Themen Militär, Wirtschaft, und Computer Science zu analysieren.</w:t>
      </w:r>
    </w:p>
    <w:p w14:paraId="7109BD6B" w14:textId="7315A8F7" w:rsidR="00AC47DA" w:rsidRPr="00AC47DA" w:rsidRDefault="00AC47DA" w:rsidP="00DF7EFF">
      <w:pPr>
        <w:pStyle w:val="berschrift2"/>
      </w:pPr>
      <w:r w:rsidRPr="00AC47DA">
        <w:t>Erste Erkenntnisse</w:t>
      </w:r>
    </w:p>
    <w:p w14:paraId="2468441D" w14:textId="528D4BA6" w:rsidR="00AC47DA" w:rsidRDefault="00AC47DA" w:rsidP="00D02012">
      <w:pPr>
        <w:spacing w:line="360" w:lineRule="auto"/>
        <w:jc w:val="both"/>
        <w:rPr>
          <w:rFonts w:cstheme="minorHAnsi"/>
        </w:rPr>
      </w:pPr>
      <w:r w:rsidRPr="00D02012">
        <w:rPr>
          <w:rFonts w:cstheme="minorHAnsi"/>
        </w:rPr>
        <w:t xml:space="preserve">Wir haben durch die Auswahl der Texte, welche wir bearbeitet und Argumente daraus rekonstruiert haben, einen guten Überblick der Gefahren der AI-Entwicklung gewonnen. Die Kernaussagen der einzelnen Texte </w:t>
      </w:r>
      <w:r>
        <w:rPr>
          <w:rFonts w:cstheme="minorHAnsi"/>
        </w:rPr>
        <w:t>wurden</w:t>
      </w:r>
      <w:r w:rsidRPr="00D02012">
        <w:rPr>
          <w:rFonts w:cstheme="minorHAnsi"/>
        </w:rPr>
        <w:t xml:space="preserve"> analysiert und als Argumente rekonstruiert</w:t>
      </w:r>
      <w:r>
        <w:rPr>
          <w:rFonts w:cstheme="minorHAnsi"/>
        </w:rPr>
        <w:t>.</w:t>
      </w:r>
    </w:p>
    <w:p w14:paraId="119C1386" w14:textId="08B25CCE" w:rsidR="007576A1" w:rsidRDefault="007576A1" w:rsidP="00D02012">
      <w:pPr>
        <w:spacing w:line="360" w:lineRule="auto"/>
        <w:jc w:val="both"/>
        <w:rPr>
          <w:rFonts w:cstheme="minorHAnsi"/>
        </w:rPr>
      </w:pPr>
      <w:r>
        <w:rPr>
          <w:rFonts w:cstheme="minorHAnsi"/>
        </w:rPr>
        <w:t>Die Rekonstruktion hat aber einige Schwierigkeiten aufgezeigt. So ist es oft nicht einfach ein komplettes Argument aus einer spezifischen Textstelle herauszukristallisieren. Die Argumente aus dem Buch «</w:t>
      </w:r>
      <w:proofErr w:type="spellStart"/>
      <w:r>
        <w:rPr>
          <w:rFonts w:cstheme="minorHAnsi"/>
        </w:rPr>
        <w:t>Superintelligence</w:t>
      </w:r>
      <w:proofErr w:type="spellEnd"/>
      <w:r>
        <w:rPr>
          <w:rFonts w:cstheme="minorHAnsi"/>
        </w:rPr>
        <w:t xml:space="preserve">» strecken sich über mehrere Kapitel hinweg. Zudem ist es nicht ganz ersichtlich, welche Argumente in andere greifen. </w:t>
      </w:r>
      <w:commentRangeStart w:id="1"/>
      <w:r>
        <w:rPr>
          <w:rFonts w:cstheme="minorHAnsi"/>
        </w:rPr>
        <w:t xml:space="preserve">Der Einfachheit halber und um die Lesbarkeit der Karte nicht unnötig zu strapazieren, haben wir die Argumente möglichst isoliert gehalten. So unterstützt das Argument «Strategischer Vorteil» einer Superintelligenz zwar «Zukunft verändern» und «Globale Zerstörung», wir haben aber davon abgesehen, diesen strategischen Vorteil auch in weitere </w:t>
      </w:r>
      <w:r w:rsidR="00930336">
        <w:rPr>
          <w:rFonts w:cstheme="minorHAnsi"/>
        </w:rPr>
        <w:t>Argumente</w:t>
      </w:r>
      <w:r w:rsidR="00FC396E">
        <w:rPr>
          <w:rFonts w:cstheme="minorHAnsi"/>
        </w:rPr>
        <w:t xml:space="preserve"> </w:t>
      </w:r>
      <w:r>
        <w:rPr>
          <w:rFonts w:cstheme="minorHAnsi"/>
        </w:rPr>
        <w:t>einfliessen zu lassen.</w:t>
      </w:r>
      <w:commentRangeEnd w:id="1"/>
      <w:r w:rsidR="00325F8A">
        <w:rPr>
          <w:rStyle w:val="Kommentarzeichen"/>
        </w:rPr>
        <w:commentReference w:id="1"/>
      </w:r>
    </w:p>
    <w:p w14:paraId="1B0810E8" w14:textId="5CB7ABCE" w:rsidR="00930336" w:rsidRDefault="00930336" w:rsidP="00D02012">
      <w:pPr>
        <w:spacing w:line="360" w:lineRule="auto"/>
        <w:jc w:val="both"/>
        <w:rPr>
          <w:rFonts w:cstheme="minorHAnsi"/>
        </w:rPr>
      </w:pPr>
      <w:r>
        <w:rPr>
          <w:rFonts w:cstheme="minorHAnsi"/>
        </w:rPr>
        <w:t xml:space="preserve">Unser Entscheid, die Arbeit auf Deutsch zu verfassen, führte dazu, dass einige Ausdrücke bei der Übersetzung die Gefahr mit sich </w:t>
      </w:r>
      <w:r w:rsidR="006D180D">
        <w:rPr>
          <w:rFonts w:cstheme="minorHAnsi"/>
        </w:rPr>
        <w:t>brachten</w:t>
      </w:r>
      <w:r>
        <w:rPr>
          <w:rFonts w:cstheme="minorHAnsi"/>
        </w:rPr>
        <w:t xml:space="preserve">, nicht genau dasselbe </w:t>
      </w:r>
      <w:r w:rsidR="006D180D">
        <w:rPr>
          <w:rFonts w:cstheme="minorHAnsi"/>
        </w:rPr>
        <w:t>a</w:t>
      </w:r>
      <w:r>
        <w:rPr>
          <w:rFonts w:cstheme="minorHAnsi"/>
        </w:rPr>
        <w:t>uszudrücken.</w:t>
      </w:r>
      <w:r w:rsidR="006D180D">
        <w:rPr>
          <w:rFonts w:cstheme="minorHAnsi"/>
        </w:rPr>
        <w:t xml:space="preserve"> </w:t>
      </w:r>
      <w:r w:rsidR="006D180D" w:rsidRPr="00D02012">
        <w:rPr>
          <w:rFonts w:cstheme="minorHAnsi"/>
        </w:rPr>
        <w:t xml:space="preserve">Durch die teilweise komplexe Formulierung mit vielen spezifischen Fachausdrücken in den Texten hat sich die Übersetzung als teilweise schwierig herausgestellt. Gewisse (Fach-) Ausdrücke lassen sich entweder gar nicht oder nur schwer übersetzen, ohne den Inhalt geringfügig zu verändern. </w:t>
      </w:r>
      <w:r>
        <w:rPr>
          <w:rFonts w:cstheme="minorHAnsi"/>
        </w:rPr>
        <w:t>Ein solches Wort war das englische «</w:t>
      </w:r>
      <w:proofErr w:type="spellStart"/>
      <w:r>
        <w:rPr>
          <w:rFonts w:cstheme="minorHAnsi"/>
        </w:rPr>
        <w:t>Emergence</w:t>
      </w:r>
      <w:proofErr w:type="spellEnd"/>
      <w:r>
        <w:rPr>
          <w:rFonts w:cstheme="minorHAnsi"/>
        </w:rPr>
        <w:t xml:space="preserve">», welches </w:t>
      </w:r>
      <w:r w:rsidR="00325F8A">
        <w:rPr>
          <w:rFonts w:cstheme="minorHAnsi"/>
        </w:rPr>
        <w:t xml:space="preserve">je </w:t>
      </w:r>
      <w:r>
        <w:rPr>
          <w:rFonts w:cstheme="minorHAnsi"/>
        </w:rPr>
        <w:t xml:space="preserve">nach Themengebiet (Botanik, Technologie, Philosophie des Geistes, etc.) verschieden aufgefasst werden kann. Wir haben uns auf den Ausdruck «Entstehen» geeinigt. Dies umfasst zwar nicht die ganze Definition des Wortes, aber </w:t>
      </w:r>
      <w:r w:rsidR="00E133FC">
        <w:rPr>
          <w:rFonts w:cstheme="minorHAnsi"/>
        </w:rPr>
        <w:t>ist</w:t>
      </w:r>
      <w:r>
        <w:rPr>
          <w:rFonts w:cstheme="minorHAnsi"/>
        </w:rPr>
        <w:t xml:space="preserve"> im Kontext des Argumentes </w:t>
      </w:r>
      <w:r w:rsidR="00E133FC">
        <w:rPr>
          <w:rFonts w:cstheme="minorHAnsi"/>
        </w:rPr>
        <w:t>verständlicher.</w:t>
      </w:r>
    </w:p>
    <w:p w14:paraId="3A27F60E" w14:textId="28225421" w:rsidR="00E133FC" w:rsidRDefault="00E133FC" w:rsidP="00D02012">
      <w:pPr>
        <w:spacing w:line="360" w:lineRule="auto"/>
        <w:jc w:val="both"/>
        <w:rPr>
          <w:rFonts w:cstheme="minorHAnsi"/>
        </w:rPr>
      </w:pPr>
      <w:r>
        <w:rPr>
          <w:rFonts w:cstheme="minorHAnsi"/>
        </w:rPr>
        <w:t>Die Hauptherausforderung dieser ersten Phase war die logische Form der Argumente. Es war zum Teil nicht einfach, ein</w:t>
      </w:r>
      <w:r w:rsidR="00325F8A">
        <w:rPr>
          <w:rFonts w:cstheme="minorHAnsi"/>
        </w:rPr>
        <w:t xml:space="preserve"> deduktiv gültiges</w:t>
      </w:r>
      <w:r>
        <w:rPr>
          <w:rFonts w:cstheme="minorHAnsi"/>
        </w:rPr>
        <w:t xml:space="preserve"> Argument aus den Textstellen herauszuziehen. Die Schwierigkeit ergab sich dann, aus den Texten genügend </w:t>
      </w:r>
      <w:r w:rsidR="00325F8A">
        <w:rPr>
          <w:rFonts w:cstheme="minorHAnsi"/>
        </w:rPr>
        <w:t>implizit angenommene Prämissen</w:t>
      </w:r>
      <w:r>
        <w:rPr>
          <w:rFonts w:cstheme="minorHAnsi"/>
        </w:rPr>
        <w:t xml:space="preserve"> zu erkennen und in </w:t>
      </w:r>
      <w:r>
        <w:rPr>
          <w:rFonts w:cstheme="minorHAnsi"/>
        </w:rPr>
        <w:lastRenderedPageBreak/>
        <w:t xml:space="preserve">einem zweiten Schritt diese zu ergänzen, ohne die Aussage des Autors zu verändern und zu stark eingreifen zu wollen. Durch die Übersetzung von Englisch nach Deutsch </w:t>
      </w:r>
      <w:r w:rsidR="00325F8A">
        <w:rPr>
          <w:rFonts w:cstheme="minorHAnsi"/>
        </w:rPr>
        <w:t>verstärkte</w:t>
      </w:r>
      <w:r>
        <w:rPr>
          <w:rFonts w:cstheme="minorHAnsi"/>
        </w:rPr>
        <w:t xml:space="preserve"> sich dies</w:t>
      </w:r>
      <w:r w:rsidR="00E90089">
        <w:rPr>
          <w:rFonts w:cstheme="minorHAnsi"/>
        </w:rPr>
        <w:t>e Gefahr,</w:t>
      </w:r>
      <w:r>
        <w:rPr>
          <w:rFonts w:cstheme="minorHAnsi"/>
        </w:rPr>
        <w:t xml:space="preserve"> aber gab uns </w:t>
      </w:r>
      <w:r w:rsidR="00252BBB">
        <w:rPr>
          <w:rFonts w:cstheme="minorHAnsi"/>
        </w:rPr>
        <w:t>auch</w:t>
      </w:r>
      <w:r>
        <w:rPr>
          <w:rFonts w:cstheme="minorHAnsi"/>
        </w:rPr>
        <w:t xml:space="preserve"> die Möglichkeit, </w:t>
      </w:r>
      <w:r w:rsidR="00E90089">
        <w:rPr>
          <w:rFonts w:cstheme="minorHAnsi"/>
        </w:rPr>
        <w:t xml:space="preserve">mit den einzelnen Prämissen besser umgehen zu können. </w:t>
      </w:r>
      <w:r w:rsidR="00325F8A">
        <w:rPr>
          <w:rFonts w:cstheme="minorHAnsi"/>
        </w:rPr>
        <w:t>Die Übersetzung</w:t>
      </w:r>
      <w:r w:rsidR="00D579B5">
        <w:rPr>
          <w:rFonts w:cstheme="minorHAnsi"/>
        </w:rPr>
        <w:t xml:space="preserve"> vereinfachte die Umformulierung, so dass die Argumente auch deduktiv gültig sind.</w:t>
      </w:r>
    </w:p>
    <w:p w14:paraId="201958FE" w14:textId="4F8F38F4" w:rsidR="00991F47" w:rsidRDefault="00252BBB" w:rsidP="00D02012">
      <w:pPr>
        <w:spacing w:line="360" w:lineRule="auto"/>
        <w:jc w:val="both"/>
        <w:rPr>
          <w:rFonts w:cstheme="minorHAnsi"/>
        </w:rPr>
      </w:pPr>
      <w:r>
        <w:rPr>
          <w:rFonts w:cstheme="minorHAnsi"/>
        </w:rPr>
        <w:t>Ein weiterer Punkt, welcher uns Schwierigkeiten bereitete, war die</w:t>
      </w:r>
      <w:r w:rsidR="00497BD0">
        <w:rPr>
          <w:rFonts w:cstheme="minorHAnsi"/>
        </w:rPr>
        <w:t xml:space="preserve"> Stärke der Argumente und der Umgang mit </w:t>
      </w:r>
      <w:r w:rsidR="006D180D">
        <w:rPr>
          <w:rFonts w:cstheme="minorHAnsi"/>
        </w:rPr>
        <w:t>Konjunktiv</w:t>
      </w:r>
      <w:r w:rsidR="00325F8A">
        <w:rPr>
          <w:rFonts w:cstheme="minorHAnsi"/>
        </w:rPr>
        <w:t>-Formulierungen</w:t>
      </w:r>
      <w:r w:rsidR="006D180D">
        <w:rPr>
          <w:rFonts w:cstheme="minorHAnsi"/>
        </w:rPr>
        <w:t xml:space="preserve"> und </w:t>
      </w:r>
      <w:r w:rsidR="00497BD0">
        <w:rPr>
          <w:rFonts w:cstheme="minorHAnsi"/>
        </w:rPr>
        <w:t xml:space="preserve">Hypothesen. Da sich die AI rapide entwickelt und besonders die in der Zukunft liegenden Gefahren nicht genau absehbar sind, wurden in den Texten vielfach «kann eine Gefahr sein» geschrieben. Dies konstant als «ist eine Gefahr» zu verwenden, wollten wir nicht. Dadurch </w:t>
      </w:r>
      <w:r w:rsidR="00376314">
        <w:rPr>
          <w:rFonts w:cstheme="minorHAnsi"/>
        </w:rPr>
        <w:t>ist</w:t>
      </w:r>
      <w:r w:rsidR="00497BD0">
        <w:rPr>
          <w:rFonts w:cstheme="minorHAnsi"/>
        </w:rPr>
        <w:t xml:space="preserve"> aber die Stärke verschiedener Argumente abgeschwächt worden.</w:t>
      </w:r>
    </w:p>
    <w:p w14:paraId="4DA41C52" w14:textId="063D7B54" w:rsidR="00376314" w:rsidRDefault="00FC396E" w:rsidP="00D02012">
      <w:pPr>
        <w:spacing w:line="360" w:lineRule="auto"/>
        <w:jc w:val="both"/>
        <w:rPr>
          <w:rFonts w:cstheme="minorHAnsi"/>
        </w:rPr>
      </w:pPr>
      <w:r>
        <w:rPr>
          <w:rFonts w:cstheme="minorHAnsi"/>
        </w:rPr>
        <w:t xml:space="preserve">Die resultierende Karte zeigte auch ein weiteres Problem auf: </w:t>
      </w:r>
      <w:r w:rsidR="005A6B4C">
        <w:rPr>
          <w:rFonts w:cstheme="minorHAnsi"/>
        </w:rPr>
        <w:t xml:space="preserve">Wir hatten nun eine sehr breite Karte mit verschiedenen Gruppen, welche alle auf eine einzelne </w:t>
      </w:r>
      <w:proofErr w:type="spellStart"/>
      <w:r w:rsidR="005A6B4C">
        <w:rPr>
          <w:rFonts w:cstheme="minorHAnsi"/>
        </w:rPr>
        <w:t>Haupthese</w:t>
      </w:r>
      <w:proofErr w:type="spellEnd"/>
      <w:r w:rsidR="005A6B4C">
        <w:rPr>
          <w:rFonts w:cstheme="minorHAnsi"/>
        </w:rPr>
        <w:t xml:space="preserve"> (AI ist gefährlich) zeigten. Wir ha</w:t>
      </w:r>
      <w:r w:rsidR="00325F8A">
        <w:rPr>
          <w:rFonts w:cstheme="minorHAnsi"/>
        </w:rPr>
        <w:t>tt</w:t>
      </w:r>
      <w:r w:rsidR="005A6B4C">
        <w:rPr>
          <w:rFonts w:cstheme="minorHAnsi"/>
        </w:rPr>
        <w:t xml:space="preserve">en </w:t>
      </w:r>
      <w:r w:rsidR="00325F8A">
        <w:rPr>
          <w:rFonts w:cstheme="minorHAnsi"/>
        </w:rPr>
        <w:t xml:space="preserve">nun </w:t>
      </w:r>
      <w:r w:rsidR="005A6B4C">
        <w:rPr>
          <w:rFonts w:cstheme="minorHAnsi"/>
        </w:rPr>
        <w:t>zwar in den Argumenten eine Hierarchie, aber die Karte selbst war noch sehr flach.</w:t>
      </w:r>
    </w:p>
    <w:p w14:paraId="7FB0F1B8" w14:textId="12F889D3" w:rsidR="00A658E5" w:rsidRDefault="00A658E5" w:rsidP="00A658E5">
      <w:pPr>
        <w:pStyle w:val="berschrift2"/>
      </w:pPr>
      <w:r>
        <w:t>Technisches</w:t>
      </w:r>
    </w:p>
    <w:p w14:paraId="6BEE6508" w14:textId="14A515E2" w:rsidR="00AB3376" w:rsidRDefault="00AB3376" w:rsidP="00A658E5">
      <w:pPr>
        <w:pStyle w:val="berschrift3"/>
      </w:pPr>
      <w:proofErr w:type="spellStart"/>
      <w:r>
        <w:t>Argdown</w:t>
      </w:r>
      <w:proofErr w:type="spellEnd"/>
    </w:p>
    <w:p w14:paraId="1C454D8E" w14:textId="17D9CFB9" w:rsidR="00AB3376" w:rsidRDefault="00AB3376" w:rsidP="00AB3376">
      <w:r>
        <w:t xml:space="preserve">Die Arbeit mit </w:t>
      </w:r>
      <w:proofErr w:type="spellStart"/>
      <w:r>
        <w:t>Argdown</w:t>
      </w:r>
      <w:proofErr w:type="spellEnd"/>
      <w:r>
        <w:t xml:space="preserve"> gestaltete sich dank der guten Dokumentation recht gut. Die sehr grosse Flexibilität nutzten wir anfangs </w:t>
      </w:r>
      <w:r w:rsidR="00B9299E">
        <w:t>aus,</w:t>
      </w:r>
      <w:r>
        <w:t xml:space="preserve"> um schlicht Karten zu zeichnen und Relationen manuell zu erstellen, um dann später </w:t>
      </w:r>
      <w:r w:rsidR="00B9299E">
        <w:t xml:space="preserve">saubere deduktive Argumente aufzustellen und </w:t>
      </w:r>
      <w:proofErr w:type="spellStart"/>
      <w:r w:rsidR="00B9299E">
        <w:t>Argdown</w:t>
      </w:r>
      <w:proofErr w:type="spellEnd"/>
      <w:r w:rsidR="00B9299E">
        <w:t xml:space="preserve"> möglichst selbst die Relationen ziehen zu lassen. Dies funktionierte erstaunlich gut und einfach. Einzig die Darstellung der Karte war zeitraubend, da es nicht möglich ist, den Rang von Argumenten oder Thesen selbst zu setzen, ist man etwas auf die </w:t>
      </w:r>
      <w:proofErr w:type="spellStart"/>
      <w:r w:rsidR="00B9299E">
        <w:t>Graphviz</w:t>
      </w:r>
      <w:proofErr w:type="spellEnd"/>
      <w:r w:rsidR="00B9299E">
        <w:t xml:space="preserve">-Engine angewiesen. Nachdem von uns ein Fehler identifiziert wurde, haben wir diesen direkt auf </w:t>
      </w:r>
      <w:proofErr w:type="spellStart"/>
      <w:r w:rsidR="00B9299E">
        <w:t>Github</w:t>
      </w:r>
      <w:proofErr w:type="spellEnd"/>
      <w:r w:rsidR="00B9299E">
        <w:t xml:space="preserve"> dem Entwickler gemeldet und wollen bei der Lösung des Problems helfen. Beim Fehler handelt es sich um eine Falsch-Setzung des Rangs eines Punktes auf der Karte, wenn die Beziehung dieses Punktes an der falschen Stelle im Code geschieht. </w:t>
      </w:r>
      <w:r w:rsidR="005F2516">
        <w:t xml:space="preserve">Details zum Fehler finden Sie im </w:t>
      </w:r>
      <w:proofErr w:type="spellStart"/>
      <w:r w:rsidR="005F2516">
        <w:t>Issue</w:t>
      </w:r>
      <w:proofErr w:type="spellEnd"/>
      <w:r w:rsidR="005F2516">
        <w:t xml:space="preserve"> auf </w:t>
      </w:r>
      <w:proofErr w:type="spellStart"/>
      <w:r w:rsidR="005F2516">
        <w:t>Github</w:t>
      </w:r>
      <w:proofErr w:type="spellEnd"/>
      <w:r w:rsidR="005F2516">
        <w:t xml:space="preserve">. </w:t>
      </w:r>
      <w:r w:rsidR="005F2516">
        <w:fldChar w:fldCharType="begin"/>
      </w:r>
      <w:r w:rsidR="005F2516">
        <w:instrText xml:space="preserve"> ADDIN ZOTERO_ITEM CSL_CITATION {"citationID":"byEbpu3y","properties":{"formattedCitation":"(Flick &amp; Voigt 2020)","plainCitation":"(Flick &amp; Voigt 2020)","noteIndex":0},"citationItems":[{"id":842,"uris":["http://zotero.org/groups/2463181/items/I8UGWDQ9"],"uri":["http://zotero.org/groups/2463181/items/I8UGWDQ9"],"itemData":{"id":842,"type":"post","abstract":"Depending on where in the Code a Relation between two statements is defined it influences the order of the nodes.","container-title":"GitHub","genre":"Issue","language":"en","title":"Place of Relation-Definition influences rank · Issue #182 · christianvoigt/argdown","URL":"https://github.com/christianvoigt/argdown/issues/182","author":[{"family":"Flick","given":"Sebastian"},{"family":"Voigt","given":"Christian"}],"accessed":{"date-parts":[["2020",8,12]]},"issued":{"date-parts":[["2020",8,9]]}}}],"schema":"https://github.com/citation-style-language/schema/raw/master/csl-citation.json"} </w:instrText>
      </w:r>
      <w:r w:rsidR="005F2516">
        <w:fldChar w:fldCharType="separate"/>
      </w:r>
      <w:r w:rsidR="005F2516" w:rsidRPr="005F2516">
        <w:rPr>
          <w:rFonts w:ascii="Calibri" w:hAnsi="Calibri" w:cs="Calibri"/>
        </w:rPr>
        <w:t>(Flick &amp; Voigt 2020)</w:t>
      </w:r>
      <w:r w:rsidR="005F2516">
        <w:fldChar w:fldCharType="end"/>
      </w:r>
    </w:p>
    <w:p w14:paraId="1A02A408" w14:textId="5DBCE1D4" w:rsidR="005F2516" w:rsidRDefault="004A7F68" w:rsidP="00AB3376">
      <w:r>
        <w:t xml:space="preserve">Bis relativ weit im Projektverlauf (Bis nach v1.0) benutzten wir für unsere Arbeit in </w:t>
      </w:r>
      <w:proofErr w:type="spellStart"/>
      <w:r>
        <w:t>Argdown</w:t>
      </w:r>
      <w:proofErr w:type="spellEnd"/>
      <w:r>
        <w:t xml:space="preserve"> eine Struktur von 3 Dateien. Dabei gab es eine Datei, an der Claude arbeitete, eine</w:t>
      </w:r>
      <w:r w:rsidR="00115BAB">
        <w:t>,</w:t>
      </w:r>
      <w:r>
        <w:t xml:space="preserve"> an der Sebastian arbeitete und eine dritte Datei, die die beiden Dateien zusammenfügte und einige Thesen mit der Hauptthese verband. In einem .</w:t>
      </w:r>
      <w:proofErr w:type="spellStart"/>
      <w:r>
        <w:t>config.json</w:t>
      </w:r>
      <w:proofErr w:type="spellEnd"/>
      <w:r>
        <w:t xml:space="preserve">-File </w:t>
      </w:r>
      <w:r w:rsidR="00115BAB">
        <w:t>wurden Metadaten und verschiedene andere Optionen festgelegt. Karten wurden mittels der Kommandozeile produziert. Diese Struktur wurde später aufgegeben, da wir es sinnvoll fanden, alle Argumente in einer Datei zu haben und auch die Arbeit mit dem Visual-Studio-Code-IDE erleichtern wollten.</w:t>
      </w:r>
    </w:p>
    <w:p w14:paraId="32305BC8" w14:textId="1601D540" w:rsidR="00A658E5" w:rsidRDefault="00A658E5" w:rsidP="00A658E5">
      <w:pPr>
        <w:pStyle w:val="berschrift3"/>
      </w:pPr>
      <w:proofErr w:type="spellStart"/>
      <w:r>
        <w:t>Git</w:t>
      </w:r>
      <w:proofErr w:type="spellEnd"/>
    </w:p>
    <w:p w14:paraId="5F5EBA56" w14:textId="3BF2A14D" w:rsidR="00A658E5" w:rsidRDefault="00A658E5" w:rsidP="00A658E5">
      <w:r>
        <w:t xml:space="preserve">Wir bereuen die Entscheidung nicht, ein </w:t>
      </w:r>
      <w:proofErr w:type="spellStart"/>
      <w:r>
        <w:t>Git</w:t>
      </w:r>
      <w:proofErr w:type="spellEnd"/>
      <w:r>
        <w:t xml:space="preserve">-Repository für das Projekt erstellt zu haben. Dies ermöglicht uns auf jede frühere Version der Karte zurückzuschauen, es erlaubte uns, unsere eigenen Wege zu gehen und in einem anderen Branch etwas auszuprobieren, um vielleicht später Teile daraus zu übernehmen und schlussendlich liefert es auch ein objektives Bild für Aussenstehende über unsere Arbeit und es kann transparent nachvollzogen werden, wie wir gearbeitet haben. Wir freuen uns auch in Zukunft wieder Projekte und Arbeiten in Verbindung mit </w:t>
      </w:r>
      <w:proofErr w:type="spellStart"/>
      <w:r>
        <w:t>git</w:t>
      </w:r>
      <w:proofErr w:type="spellEnd"/>
      <w:r>
        <w:t xml:space="preserve"> zu schreiben.</w:t>
      </w:r>
    </w:p>
    <w:p w14:paraId="6622DC9D" w14:textId="3071CEAC" w:rsidR="00A658E5" w:rsidRDefault="00A658E5" w:rsidP="00A658E5">
      <w:pPr>
        <w:pStyle w:val="berschrift3"/>
      </w:pPr>
      <w:proofErr w:type="spellStart"/>
      <w:r>
        <w:lastRenderedPageBreak/>
        <w:t>Markdown</w:t>
      </w:r>
      <w:proofErr w:type="spellEnd"/>
    </w:p>
    <w:p w14:paraId="19127AD2" w14:textId="26F6187C" w:rsidR="00A658E5" w:rsidRDefault="00A658E5" w:rsidP="00A658E5">
      <w:proofErr w:type="spellStart"/>
      <w:r>
        <w:t>Denr</w:t>
      </w:r>
      <w:proofErr w:type="spellEnd"/>
      <w:r>
        <w:t xml:space="preserve"> etwas ambitionierte Plan, in diesem Projekt direkt jeden Text in </w:t>
      </w:r>
      <w:proofErr w:type="spellStart"/>
      <w:r>
        <w:t>Markdown</w:t>
      </w:r>
      <w:proofErr w:type="spellEnd"/>
      <w:r>
        <w:t xml:space="preserve"> zu schreiben, mussten wir leider aufgeben. Zu gross war die Gewohnheit eine Word-Datei zu erstellen.</w:t>
      </w:r>
    </w:p>
    <w:p w14:paraId="4A160817" w14:textId="1AE0C53C" w:rsidR="00A658E5" w:rsidRDefault="006D7A80" w:rsidP="00A658E5">
      <w:r>
        <w:t xml:space="preserve">Dennoch konnten wir zumindest das Journal bis zu Version 1, unsere Notizen und den Projektbeschrieb in </w:t>
      </w:r>
      <w:proofErr w:type="spellStart"/>
      <w:r>
        <w:t>Markdown</w:t>
      </w:r>
      <w:proofErr w:type="spellEnd"/>
      <w:r>
        <w:t xml:space="preserve"> verfassen und haben auch gute Erfahrungen damit gemacht. Wir sind der Überzeugung, dass </w:t>
      </w:r>
      <w:proofErr w:type="spellStart"/>
      <w:r>
        <w:t>Markdown</w:t>
      </w:r>
      <w:proofErr w:type="spellEnd"/>
      <w:r>
        <w:t xml:space="preserve"> schon bald verbreitet auch in der akademischen Welt überall dort eingesetzt wird, wo Latex als Textsatz-Engine nicht unbedingt nötig ist.</w:t>
      </w:r>
    </w:p>
    <w:p w14:paraId="3BFB578E" w14:textId="1989B832" w:rsidR="00216F21" w:rsidRDefault="00216F21" w:rsidP="00216F21">
      <w:pPr>
        <w:pStyle w:val="berschrift2"/>
      </w:pPr>
      <w:r>
        <w:t>Ergebnisse</w:t>
      </w:r>
    </w:p>
    <w:p w14:paraId="5ACE2387" w14:textId="77777777" w:rsidR="00216F21" w:rsidRPr="00216F21" w:rsidRDefault="00216F21" w:rsidP="00216F21">
      <w:bookmarkStart w:id="2" w:name="_GoBack"/>
      <w:bookmarkEnd w:id="2"/>
    </w:p>
    <w:p w14:paraId="33EFC347" w14:textId="7D99C17B" w:rsidR="00376314" w:rsidRPr="005A6B4C" w:rsidRDefault="00376314" w:rsidP="00DF7EFF">
      <w:pPr>
        <w:pStyle w:val="berschrift2"/>
      </w:pPr>
      <w:r w:rsidRPr="005A6B4C">
        <w:t>Präsentation und Feedback</w:t>
      </w:r>
    </w:p>
    <w:p w14:paraId="3040D377" w14:textId="6ADC63A6" w:rsidR="00252BBB" w:rsidRDefault="005A6B4C" w:rsidP="00D02012">
      <w:pPr>
        <w:spacing w:line="360" w:lineRule="auto"/>
        <w:jc w:val="both"/>
        <w:rPr>
          <w:rFonts w:cstheme="minorHAnsi"/>
        </w:rPr>
      </w:pPr>
      <w:r>
        <w:rPr>
          <w:rFonts w:cstheme="minorHAnsi"/>
        </w:rPr>
        <w:t>Das Feedback der Präsentation am 19 Mai 2020 spiegelte viele der Punkte wider, welche wir auch erkannt hatten. Die Menge der Argumente wurde als gut angesehen, doch die Struktur der Karte als mangelhaft. Die Lösung dazu lag in der Ausdifferenzierung der Hauptthese und der einzelnen Themen.</w:t>
      </w:r>
    </w:p>
    <w:p w14:paraId="0D9D55B5" w14:textId="77777777" w:rsidR="00991F47" w:rsidRDefault="00991F47" w:rsidP="00D02012">
      <w:pPr>
        <w:spacing w:line="360" w:lineRule="auto"/>
        <w:jc w:val="both"/>
        <w:rPr>
          <w:rFonts w:cstheme="minorHAnsi"/>
        </w:rPr>
      </w:pPr>
    </w:p>
    <w:p w14:paraId="6FC0E4C6" w14:textId="5EAB80CC" w:rsidR="00991F47" w:rsidRPr="00AB3376" w:rsidRDefault="00991F47" w:rsidP="00DF7EFF">
      <w:pPr>
        <w:pStyle w:val="berschrift2"/>
        <w:rPr>
          <w:lang w:val="en-US"/>
        </w:rPr>
      </w:pPr>
      <w:proofErr w:type="spellStart"/>
      <w:r w:rsidRPr="00AB3376">
        <w:rPr>
          <w:lang w:val="en-US"/>
        </w:rPr>
        <w:t>Fazit</w:t>
      </w:r>
      <w:proofErr w:type="spellEnd"/>
    </w:p>
    <w:p w14:paraId="7478F6CF" w14:textId="5FA16832" w:rsidR="00991F47" w:rsidRPr="00AB3376" w:rsidRDefault="00991F47" w:rsidP="00D02012">
      <w:pPr>
        <w:spacing w:line="360" w:lineRule="auto"/>
        <w:jc w:val="both"/>
        <w:rPr>
          <w:rFonts w:cstheme="minorHAnsi"/>
          <w:lang w:val="en-US"/>
        </w:rPr>
      </w:pPr>
    </w:p>
    <w:p w14:paraId="4E272FE3" w14:textId="77777777" w:rsidR="00991F47" w:rsidRPr="00AB3376" w:rsidRDefault="00991F47" w:rsidP="00D02012">
      <w:pPr>
        <w:spacing w:line="360" w:lineRule="auto"/>
        <w:jc w:val="both"/>
        <w:rPr>
          <w:rFonts w:cstheme="minorHAnsi"/>
          <w:lang w:val="en-US"/>
        </w:rPr>
      </w:pPr>
    </w:p>
    <w:p w14:paraId="28AB02D8" w14:textId="77777777" w:rsidR="003C1CED" w:rsidRPr="00AB3376" w:rsidRDefault="003C1CED">
      <w:pPr>
        <w:rPr>
          <w:rFonts w:cstheme="minorHAnsi"/>
          <w:b/>
          <w:bCs/>
          <w:lang w:val="en-US"/>
        </w:rPr>
      </w:pPr>
      <w:r w:rsidRPr="00AB3376">
        <w:rPr>
          <w:rFonts w:cstheme="minorHAnsi"/>
          <w:b/>
          <w:bCs/>
          <w:lang w:val="en-US"/>
        </w:rPr>
        <w:br w:type="page"/>
      </w:r>
    </w:p>
    <w:p w14:paraId="00931520" w14:textId="0DBD0D11" w:rsidR="004700C5" w:rsidRPr="00F34BFB" w:rsidRDefault="003C1CED" w:rsidP="00D02012">
      <w:pPr>
        <w:spacing w:line="360" w:lineRule="auto"/>
        <w:jc w:val="both"/>
        <w:rPr>
          <w:rFonts w:cstheme="minorHAnsi"/>
          <w:b/>
          <w:bCs/>
          <w:lang w:val="fr-CH"/>
        </w:rPr>
      </w:pPr>
      <w:proofErr w:type="spellStart"/>
      <w:r w:rsidRPr="00F34BFB">
        <w:rPr>
          <w:rFonts w:cstheme="minorHAnsi"/>
          <w:b/>
          <w:bCs/>
          <w:lang w:val="fr-CH"/>
        </w:rPr>
        <w:lastRenderedPageBreak/>
        <w:t>Bibliografie</w:t>
      </w:r>
      <w:proofErr w:type="spellEnd"/>
      <w:r w:rsidR="004700C5" w:rsidRPr="00F34BFB">
        <w:rPr>
          <w:rFonts w:cstheme="minorHAnsi"/>
          <w:b/>
          <w:bCs/>
          <w:lang w:val="fr-CH"/>
        </w:rPr>
        <w:t>:</w:t>
      </w:r>
    </w:p>
    <w:p w14:paraId="3B5418DF" w14:textId="48244269" w:rsidR="004700C5" w:rsidRPr="004F1A06" w:rsidRDefault="004700C5" w:rsidP="00D02012">
      <w:pPr>
        <w:spacing w:line="360" w:lineRule="auto"/>
        <w:jc w:val="both"/>
        <w:rPr>
          <w:rFonts w:cstheme="minorHAnsi"/>
          <w:lang w:val="en-US"/>
        </w:rPr>
      </w:pPr>
      <w:r w:rsidRPr="004F1A06">
        <w:rPr>
          <w:rFonts w:cstheme="minorHAnsi"/>
          <w:lang w:val="en-US"/>
        </w:rPr>
        <w:t>Open Letter, «Research Priorities for Robust and Beneficial AI»</w:t>
      </w:r>
      <w:r w:rsidR="0037658F" w:rsidRPr="004F1A06">
        <w:rPr>
          <w:rFonts w:cstheme="minorHAnsi"/>
          <w:lang w:val="en-US"/>
        </w:rPr>
        <w:t>, 2015.</w:t>
      </w:r>
    </w:p>
    <w:p w14:paraId="1A3C8B1D" w14:textId="066B8221" w:rsidR="004700C5" w:rsidRPr="004F1A06" w:rsidRDefault="004700C5" w:rsidP="00D02012">
      <w:pPr>
        <w:spacing w:line="360" w:lineRule="auto"/>
        <w:jc w:val="both"/>
        <w:rPr>
          <w:rFonts w:cstheme="minorHAnsi"/>
          <w:lang w:val="en-US"/>
        </w:rPr>
      </w:pPr>
      <w:r w:rsidRPr="004F1A06">
        <w:rPr>
          <w:rFonts w:cstheme="minorHAnsi"/>
          <w:lang w:val="en-US"/>
        </w:rPr>
        <w:t>Bostrom, Nick, «Superintelligence: Paths, Dangers, Strategies»</w:t>
      </w:r>
      <w:r w:rsidR="0037658F" w:rsidRPr="004F1A06">
        <w:rPr>
          <w:rFonts w:cstheme="minorHAnsi"/>
          <w:lang w:val="en-US"/>
        </w:rPr>
        <w:t>, 2014.</w:t>
      </w:r>
    </w:p>
    <w:p w14:paraId="656BD62C" w14:textId="750439F0" w:rsidR="00284808" w:rsidRPr="004F1A06" w:rsidRDefault="00284808" w:rsidP="00D02012">
      <w:pPr>
        <w:spacing w:line="360" w:lineRule="auto"/>
        <w:jc w:val="both"/>
        <w:rPr>
          <w:rFonts w:cstheme="minorHAnsi"/>
          <w:lang w:val="en-US"/>
        </w:rPr>
      </w:pPr>
      <w:r w:rsidRPr="004F1A06">
        <w:rPr>
          <w:rFonts w:cstheme="minorHAnsi"/>
          <w:lang w:val="en-US"/>
        </w:rPr>
        <w:t>Brynjolfsson, Erik and McAfee, Andrew, «The Second Machine Age», 2014.</w:t>
      </w:r>
    </w:p>
    <w:p w14:paraId="118299AD" w14:textId="311F4956" w:rsidR="004700C5" w:rsidRPr="004F1A06" w:rsidRDefault="004700C5" w:rsidP="00D02012">
      <w:pPr>
        <w:spacing w:line="360" w:lineRule="auto"/>
        <w:jc w:val="both"/>
        <w:rPr>
          <w:rFonts w:cstheme="minorHAnsi"/>
          <w:lang w:val="en-US"/>
        </w:rPr>
      </w:pPr>
      <w:proofErr w:type="spellStart"/>
      <w:r w:rsidRPr="004F1A06">
        <w:rPr>
          <w:rFonts w:cstheme="minorHAnsi"/>
          <w:lang w:val="en-US"/>
        </w:rPr>
        <w:t>Calo</w:t>
      </w:r>
      <w:proofErr w:type="spellEnd"/>
      <w:r w:rsidRPr="004F1A06">
        <w:rPr>
          <w:rFonts w:cstheme="minorHAnsi"/>
          <w:lang w:val="en-US"/>
        </w:rPr>
        <w:t>, Ryan, «The Case for a Federal Robotics Commission»</w:t>
      </w:r>
      <w:r w:rsidR="0037658F" w:rsidRPr="004F1A06">
        <w:rPr>
          <w:rFonts w:cstheme="minorHAnsi"/>
          <w:lang w:val="en-US"/>
        </w:rPr>
        <w:t>, 2014.</w:t>
      </w:r>
    </w:p>
    <w:p w14:paraId="60D28746" w14:textId="73EF7B3E" w:rsidR="0037658F" w:rsidRPr="004F1A06" w:rsidRDefault="0037658F" w:rsidP="00D02012">
      <w:pPr>
        <w:spacing w:line="360" w:lineRule="auto"/>
        <w:rPr>
          <w:rFonts w:cstheme="minorHAnsi"/>
          <w:lang w:val="en-US"/>
        </w:rPr>
      </w:pPr>
      <w:r w:rsidRPr="004F1A06">
        <w:rPr>
          <w:rFonts w:cstheme="minorHAnsi"/>
          <w:lang w:val="en-US"/>
        </w:rPr>
        <w:t>Docherty, Bonnie, «Losing humanity: the case against killer robots», 2012.</w:t>
      </w:r>
    </w:p>
    <w:p w14:paraId="5E1D1C7E" w14:textId="7C91F4DB" w:rsidR="00A660B2" w:rsidRPr="004F1A06" w:rsidRDefault="0037658F" w:rsidP="00D02012">
      <w:pPr>
        <w:spacing w:line="360" w:lineRule="auto"/>
        <w:jc w:val="both"/>
        <w:rPr>
          <w:rFonts w:cstheme="minorHAnsi"/>
          <w:lang w:val="en-US"/>
        </w:rPr>
      </w:pPr>
      <w:r w:rsidRPr="004F1A06">
        <w:rPr>
          <w:rFonts w:cstheme="minorHAnsi"/>
          <w:lang w:val="en-US"/>
        </w:rPr>
        <w:t>Mokyr, Joel, «Secular stagnation? Not in your life», 2014.</w:t>
      </w:r>
    </w:p>
    <w:p w14:paraId="368C9446" w14:textId="36F58C10" w:rsidR="0037658F" w:rsidRPr="004F1A06" w:rsidRDefault="0037658F" w:rsidP="00D02012">
      <w:pPr>
        <w:spacing w:line="360" w:lineRule="auto"/>
        <w:rPr>
          <w:rFonts w:cstheme="minorHAnsi"/>
          <w:lang w:val="en-US"/>
        </w:rPr>
      </w:pPr>
      <w:r w:rsidRPr="004F1A06">
        <w:rPr>
          <w:rFonts w:cstheme="minorHAnsi"/>
          <w:lang w:val="en-US"/>
        </w:rPr>
        <w:t>Wallach, Wendell &amp; Allen, Colin, «Moral Machines: Teaching Robots Right from Wrong», 2008.</w:t>
      </w:r>
    </w:p>
    <w:p w14:paraId="050B02C7" w14:textId="12765247" w:rsidR="00053D52" w:rsidRPr="004F1A06" w:rsidRDefault="00053D52" w:rsidP="00D02012">
      <w:pPr>
        <w:spacing w:line="360" w:lineRule="auto"/>
        <w:rPr>
          <w:rFonts w:cstheme="minorHAnsi"/>
          <w:lang w:val="en-US"/>
        </w:rPr>
      </w:pPr>
    </w:p>
    <w:p w14:paraId="603F3A4B" w14:textId="0E3BE1B2" w:rsidR="00053D52" w:rsidRPr="004F1A06" w:rsidRDefault="00053D52" w:rsidP="00991F47">
      <w:pPr>
        <w:spacing w:line="360" w:lineRule="auto"/>
        <w:rPr>
          <w:lang w:val="en-US"/>
        </w:rPr>
      </w:pPr>
      <w:r w:rsidRPr="004F1A06">
        <w:rPr>
          <w:lang w:val="en-US"/>
        </w:rPr>
        <w:t>Future of Life-Institute</w:t>
      </w:r>
      <w:r w:rsidR="00991F47" w:rsidRPr="004F1A06">
        <w:rPr>
          <w:lang w:val="en-US"/>
        </w:rPr>
        <w:t>,</w:t>
      </w:r>
      <w:r w:rsidRPr="004F1A06">
        <w:rPr>
          <w:lang w:val="en-US"/>
        </w:rPr>
        <w:t xml:space="preserve"> </w:t>
      </w:r>
      <w:r w:rsidR="00991F47" w:rsidRPr="004F1A06">
        <w:rPr>
          <w:lang w:val="en-US"/>
        </w:rPr>
        <w:t>o</w:t>
      </w:r>
      <w:r w:rsidRPr="004F1A06">
        <w:rPr>
          <w:lang w:val="en-US"/>
        </w:rPr>
        <w:t xml:space="preserve">nline </w:t>
      </w:r>
      <w:proofErr w:type="spellStart"/>
      <w:r w:rsidRPr="004F1A06">
        <w:rPr>
          <w:lang w:val="en-US"/>
        </w:rPr>
        <w:t>unter</w:t>
      </w:r>
      <w:proofErr w:type="spellEnd"/>
      <w:r w:rsidRPr="004F1A06">
        <w:rPr>
          <w:lang w:val="en-US"/>
        </w:rPr>
        <w:t xml:space="preserve">: </w:t>
      </w:r>
      <w:hyperlink r:id="rId11" w:history="1">
        <w:r w:rsidRPr="004F1A06">
          <w:rPr>
            <w:rStyle w:val="Hyperlink"/>
            <w:lang w:val="en-US"/>
          </w:rPr>
          <w:t>https://futureoflife.org/</w:t>
        </w:r>
      </w:hyperlink>
      <w:r w:rsidRPr="004F1A06">
        <w:rPr>
          <w:lang w:val="en-US"/>
        </w:rPr>
        <w:t xml:space="preserve"> (</w:t>
      </w:r>
      <w:proofErr w:type="spellStart"/>
      <w:r w:rsidRPr="004F1A06">
        <w:rPr>
          <w:lang w:val="en-US"/>
        </w:rPr>
        <w:t>Zu</w:t>
      </w:r>
      <w:r w:rsidR="00991F47" w:rsidRPr="004F1A06">
        <w:rPr>
          <w:lang w:val="en-US"/>
        </w:rPr>
        <w:t>griff</w:t>
      </w:r>
      <w:proofErr w:type="spellEnd"/>
      <w:r w:rsidRPr="004F1A06">
        <w:rPr>
          <w:lang w:val="en-US"/>
        </w:rPr>
        <w:t>: 10.07.2020).</w:t>
      </w:r>
    </w:p>
    <w:p w14:paraId="522BF2D4" w14:textId="0B4F413F" w:rsidR="00991F47" w:rsidRDefault="00991F47" w:rsidP="00991F47">
      <w:pPr>
        <w:spacing w:line="360" w:lineRule="auto"/>
      </w:pPr>
      <w:proofErr w:type="spellStart"/>
      <w:r>
        <w:t>Github</w:t>
      </w:r>
      <w:proofErr w:type="spellEnd"/>
      <w:r>
        <w:t xml:space="preserve"> </w:t>
      </w:r>
      <w:proofErr w:type="spellStart"/>
      <w:r>
        <w:t>repository</w:t>
      </w:r>
      <w:proofErr w:type="spellEnd"/>
      <w:r>
        <w:t xml:space="preserve">, online unter: </w:t>
      </w:r>
      <w:hyperlink r:id="rId12" w:history="1">
        <w:r w:rsidRPr="00B10BB4">
          <w:rPr>
            <w:rStyle w:val="Hyperlink"/>
          </w:rPr>
          <w:t>https://github.com/flicksolutions/musk</w:t>
        </w:r>
      </w:hyperlink>
      <w:r>
        <w:t xml:space="preserve"> (Zugriff: 10.07.2020).</w:t>
      </w:r>
    </w:p>
    <w:p w14:paraId="16B94DC8" w14:textId="2106FC94" w:rsidR="00991F47" w:rsidRPr="00D02012" w:rsidRDefault="00991F47" w:rsidP="00991F47">
      <w:pPr>
        <w:spacing w:line="360" w:lineRule="auto"/>
        <w:rPr>
          <w:rFonts w:cstheme="minorHAnsi"/>
        </w:rPr>
      </w:pPr>
      <w:proofErr w:type="spellStart"/>
      <w:r>
        <w:t>Zotero</w:t>
      </w:r>
      <w:proofErr w:type="spellEnd"/>
      <w:r>
        <w:t xml:space="preserve">, online unter: </w:t>
      </w:r>
      <w:hyperlink r:id="rId13" w:history="1">
        <w:r w:rsidRPr="00D02012">
          <w:rPr>
            <w:rStyle w:val="Hyperlink"/>
            <w:rFonts w:cstheme="minorHAnsi"/>
          </w:rPr>
          <w:t>https://www.zotero.org/groups/2463181/musk_argumentationsanalyse/collections/2VWWS9ZF</w:t>
        </w:r>
      </w:hyperlink>
      <w:r>
        <w:rPr>
          <w:rStyle w:val="Hyperlink"/>
          <w:rFonts w:cstheme="minorHAnsi"/>
        </w:rPr>
        <w:t xml:space="preserve"> </w:t>
      </w:r>
      <w:r>
        <w:t>(Zugriff: 10.07.2020).</w:t>
      </w:r>
    </w:p>
    <w:p w14:paraId="7A86B539" w14:textId="5EFEA85A" w:rsidR="00991F47" w:rsidRPr="00D02012" w:rsidRDefault="00991F47" w:rsidP="00991F47">
      <w:pPr>
        <w:spacing w:line="360" w:lineRule="auto"/>
        <w:rPr>
          <w:rFonts w:cstheme="minorHAnsi"/>
        </w:rPr>
      </w:pPr>
    </w:p>
    <w:p w14:paraId="29D81678" w14:textId="78E7C796" w:rsidR="00072EFB" w:rsidRPr="00D02012" w:rsidRDefault="00072EFB" w:rsidP="00991F47">
      <w:pPr>
        <w:spacing w:line="360" w:lineRule="auto"/>
        <w:rPr>
          <w:rFonts w:cstheme="minorHAnsi"/>
        </w:rPr>
      </w:pPr>
    </w:p>
    <w:p w14:paraId="242892D9" w14:textId="11171709" w:rsidR="00A660B2" w:rsidRPr="00D02012" w:rsidRDefault="00A660B2" w:rsidP="00D02012">
      <w:pPr>
        <w:spacing w:line="360" w:lineRule="auto"/>
        <w:jc w:val="both"/>
        <w:rPr>
          <w:rFonts w:cstheme="minorHAnsi"/>
        </w:rPr>
      </w:pPr>
      <w:r w:rsidRPr="00D02012">
        <w:rPr>
          <w:rFonts w:cstheme="minorHAnsi"/>
        </w:rPr>
        <w:t xml:space="preserve">Alle Texte sind auf </w:t>
      </w:r>
      <w:proofErr w:type="spellStart"/>
      <w:r w:rsidRPr="00D02012">
        <w:rPr>
          <w:rFonts w:cstheme="minorHAnsi"/>
        </w:rPr>
        <w:t>Github</w:t>
      </w:r>
      <w:proofErr w:type="spellEnd"/>
      <w:r w:rsidRPr="00D02012">
        <w:rPr>
          <w:rFonts w:cstheme="minorHAnsi"/>
        </w:rPr>
        <w:t xml:space="preserve"> verfügbar:</w:t>
      </w:r>
    </w:p>
    <w:p w14:paraId="08FCB9FD" w14:textId="77777777" w:rsidR="00991F47" w:rsidRDefault="002F4359" w:rsidP="00991F47">
      <w:pPr>
        <w:spacing w:line="360" w:lineRule="auto"/>
      </w:pPr>
      <w:hyperlink r:id="rId14" w:history="1">
        <w:r w:rsidR="000B6384" w:rsidRPr="00D02012">
          <w:rPr>
            <w:rStyle w:val="Hyperlink"/>
            <w:rFonts w:cstheme="minorHAnsi"/>
          </w:rPr>
          <w:t>https://github.com/flicksolutions/musk/tree/master/quellen</w:t>
        </w:r>
      </w:hyperlink>
      <w:r w:rsidR="00991F47">
        <w:rPr>
          <w:rStyle w:val="Hyperlink"/>
          <w:rFonts w:cstheme="minorHAnsi"/>
        </w:rPr>
        <w:t xml:space="preserve"> </w:t>
      </w:r>
      <w:r w:rsidR="00991F47">
        <w:t>(Zugriff: 10.07.2020).</w:t>
      </w:r>
    </w:p>
    <w:p w14:paraId="3DDB7695" w14:textId="6277D502" w:rsidR="00B678A8" w:rsidRPr="00D02012" w:rsidRDefault="00B678A8" w:rsidP="00D02012">
      <w:pPr>
        <w:spacing w:line="360" w:lineRule="auto"/>
        <w:jc w:val="both"/>
        <w:rPr>
          <w:rStyle w:val="Hyperlink"/>
          <w:rFonts w:cstheme="minorHAnsi"/>
        </w:rPr>
      </w:pPr>
    </w:p>
    <w:p w14:paraId="490E7CC6" w14:textId="7CC43F7E" w:rsidR="00284808" w:rsidRPr="00D02012" w:rsidRDefault="00284808" w:rsidP="00D02012">
      <w:pPr>
        <w:spacing w:line="360" w:lineRule="auto"/>
        <w:jc w:val="both"/>
        <w:rPr>
          <w:rStyle w:val="Hyperlink"/>
          <w:rFonts w:cstheme="minorHAnsi"/>
          <w:color w:val="auto"/>
          <w:u w:val="none"/>
        </w:rPr>
      </w:pPr>
    </w:p>
    <w:p w14:paraId="058B7504" w14:textId="78A8861C" w:rsidR="00284808" w:rsidRPr="00D02012" w:rsidRDefault="00284808" w:rsidP="00D02012">
      <w:pPr>
        <w:spacing w:line="360" w:lineRule="auto"/>
        <w:jc w:val="both"/>
        <w:rPr>
          <w:rStyle w:val="Hyperlink"/>
          <w:rFonts w:cstheme="minorHAnsi"/>
          <w:color w:val="auto"/>
          <w:u w:val="none"/>
        </w:rPr>
      </w:pPr>
      <w:proofErr w:type="spellStart"/>
      <w:r w:rsidRPr="00D02012">
        <w:rPr>
          <w:rStyle w:val="Hyperlink"/>
          <w:rFonts w:cstheme="minorHAnsi"/>
          <w:color w:val="auto"/>
          <w:u w:val="none"/>
        </w:rPr>
        <w:t>Zotero</w:t>
      </w:r>
      <w:proofErr w:type="spellEnd"/>
      <w:r w:rsidRPr="00D02012">
        <w:rPr>
          <w:rStyle w:val="Hyperlink"/>
          <w:rFonts w:cstheme="minorHAnsi"/>
          <w:color w:val="auto"/>
          <w:u w:val="none"/>
        </w:rPr>
        <w:t xml:space="preserve">: Auf </w:t>
      </w:r>
      <w:proofErr w:type="spellStart"/>
      <w:r w:rsidRPr="00D02012">
        <w:rPr>
          <w:rStyle w:val="Hyperlink"/>
          <w:rFonts w:cstheme="minorHAnsi"/>
          <w:color w:val="auto"/>
          <w:u w:val="none"/>
        </w:rPr>
        <w:t>Zotero</w:t>
      </w:r>
      <w:proofErr w:type="spellEnd"/>
      <w:r w:rsidRPr="00D02012">
        <w:rPr>
          <w:rStyle w:val="Hyperlink"/>
          <w:rFonts w:cstheme="minorHAnsi"/>
          <w:color w:val="auto"/>
          <w:u w:val="none"/>
        </w:rPr>
        <w:t xml:space="preserve"> haben wir eine Bibliothek angelegt, um die Quellenverweise dynamisch verwalten zu können:</w:t>
      </w:r>
    </w:p>
    <w:p w14:paraId="742DCF10" w14:textId="02ABEC10" w:rsidR="00284808" w:rsidRPr="00D02012" w:rsidRDefault="002F4359" w:rsidP="00D02012">
      <w:pPr>
        <w:spacing w:line="360" w:lineRule="auto"/>
        <w:jc w:val="both"/>
        <w:rPr>
          <w:rFonts w:cstheme="minorHAnsi"/>
        </w:rPr>
      </w:pPr>
      <w:hyperlink r:id="rId15" w:history="1">
        <w:r w:rsidR="00284808" w:rsidRPr="00D02012">
          <w:rPr>
            <w:rStyle w:val="Hyperlink"/>
            <w:rFonts w:cstheme="minorHAnsi"/>
          </w:rPr>
          <w:t>https://www.zotero.org/groups/2463181/musk_argumentationsanalyse/collections/2VWWS9ZF</w:t>
        </w:r>
      </w:hyperlink>
    </w:p>
    <w:p w14:paraId="2B0B6EAD" w14:textId="638A7571" w:rsidR="00C91C79" w:rsidRPr="00D02012" w:rsidRDefault="00C91C79" w:rsidP="00D02012">
      <w:pPr>
        <w:spacing w:line="360" w:lineRule="auto"/>
        <w:jc w:val="both"/>
        <w:rPr>
          <w:rFonts w:cstheme="minorHAnsi"/>
        </w:rPr>
      </w:pPr>
    </w:p>
    <w:p w14:paraId="735B938A" w14:textId="671CE145" w:rsidR="00A660B2" w:rsidRPr="00D02012" w:rsidRDefault="000A7A39" w:rsidP="00D02012">
      <w:pPr>
        <w:spacing w:line="360" w:lineRule="auto"/>
        <w:jc w:val="both"/>
        <w:rPr>
          <w:rFonts w:cstheme="minorHAnsi"/>
          <w:b/>
          <w:bCs/>
        </w:rPr>
      </w:pPr>
      <w:proofErr w:type="spellStart"/>
      <w:r w:rsidRPr="00D02012">
        <w:rPr>
          <w:rFonts w:cstheme="minorHAnsi"/>
          <w:b/>
          <w:bCs/>
        </w:rPr>
        <w:t>Argdown</w:t>
      </w:r>
      <w:proofErr w:type="spellEnd"/>
      <w:r w:rsidRPr="00D02012">
        <w:rPr>
          <w:rFonts w:cstheme="minorHAnsi"/>
          <w:b/>
          <w:bCs/>
        </w:rPr>
        <w:t>-Karte</w:t>
      </w:r>
      <w:r w:rsidR="001D39D9" w:rsidRPr="00D02012">
        <w:rPr>
          <w:rFonts w:cstheme="minorHAnsi"/>
          <w:b/>
          <w:bCs/>
        </w:rPr>
        <w:t>:</w:t>
      </w:r>
    </w:p>
    <w:p w14:paraId="5C9D2EB4" w14:textId="16FFADB2" w:rsidR="000A7A39" w:rsidRPr="00D02012" w:rsidRDefault="000A7A39" w:rsidP="00D02012">
      <w:pPr>
        <w:spacing w:line="360" w:lineRule="auto"/>
        <w:jc w:val="both"/>
        <w:rPr>
          <w:rFonts w:cstheme="minorHAnsi"/>
        </w:rPr>
      </w:pPr>
      <w:r w:rsidRPr="00D02012">
        <w:rPr>
          <w:rFonts w:cstheme="minorHAnsi"/>
        </w:rPr>
        <w:lastRenderedPageBreak/>
        <w:t xml:space="preserve">Die </w:t>
      </w:r>
      <w:proofErr w:type="spellStart"/>
      <w:r w:rsidRPr="00D02012">
        <w:rPr>
          <w:rFonts w:cstheme="minorHAnsi"/>
        </w:rPr>
        <w:t>Argdown</w:t>
      </w:r>
      <w:proofErr w:type="spellEnd"/>
      <w:r w:rsidRPr="00D02012">
        <w:rPr>
          <w:rFonts w:cstheme="minorHAnsi"/>
        </w:rPr>
        <w:t xml:space="preserve">-Karte ist auf </w:t>
      </w:r>
      <w:proofErr w:type="spellStart"/>
      <w:r w:rsidRPr="00D02012">
        <w:rPr>
          <w:rFonts w:cstheme="minorHAnsi"/>
        </w:rPr>
        <w:t>Github</w:t>
      </w:r>
      <w:proofErr w:type="spellEnd"/>
      <w:r w:rsidRPr="00D02012">
        <w:rPr>
          <w:rFonts w:cstheme="minorHAnsi"/>
        </w:rPr>
        <w:t xml:space="preserve"> verfügbar:</w:t>
      </w:r>
    </w:p>
    <w:p w14:paraId="69B74B92" w14:textId="5940826B" w:rsidR="00026277" w:rsidRPr="00D02012" w:rsidRDefault="00026277" w:rsidP="00D02012">
      <w:pPr>
        <w:spacing w:line="360" w:lineRule="auto"/>
        <w:jc w:val="both"/>
        <w:rPr>
          <w:rFonts w:cstheme="minorHAnsi"/>
        </w:rPr>
      </w:pPr>
      <w:r w:rsidRPr="00D02012">
        <w:rPr>
          <w:rFonts w:cstheme="minorHAnsi"/>
        </w:rPr>
        <w:t xml:space="preserve">Als HTML: </w:t>
      </w:r>
      <w:hyperlink r:id="rId16" w:history="1">
        <w:r w:rsidRPr="00D02012">
          <w:rPr>
            <w:rStyle w:val="Hyperlink"/>
            <w:rFonts w:cstheme="minorHAnsi"/>
          </w:rPr>
          <w:t>https://flicksolutions.github.io/musk/output/research-priorities.html</w:t>
        </w:r>
      </w:hyperlink>
    </w:p>
    <w:p w14:paraId="4CA24D00" w14:textId="1B1B7E7A" w:rsidR="00026277" w:rsidRPr="00D02012" w:rsidRDefault="00EE611A" w:rsidP="00D02012">
      <w:pPr>
        <w:spacing w:line="360" w:lineRule="auto"/>
        <w:jc w:val="both"/>
        <w:rPr>
          <w:rFonts w:cstheme="minorHAnsi"/>
        </w:rPr>
      </w:pPr>
      <w:r w:rsidRPr="00D02012">
        <w:rPr>
          <w:rFonts w:cstheme="minorHAnsi"/>
        </w:rPr>
        <w:t xml:space="preserve">Einzelne </w:t>
      </w:r>
      <w:proofErr w:type="spellStart"/>
      <w:r w:rsidRPr="00D02012">
        <w:rPr>
          <w:rFonts w:cstheme="minorHAnsi"/>
        </w:rPr>
        <w:t>Argdown</w:t>
      </w:r>
      <w:proofErr w:type="spellEnd"/>
      <w:r w:rsidRPr="00D02012">
        <w:rPr>
          <w:rFonts w:cstheme="minorHAnsi"/>
        </w:rPr>
        <w:t>-Dateien:</w:t>
      </w:r>
    </w:p>
    <w:p w14:paraId="649455FE" w14:textId="65C63F84" w:rsidR="00A67563" w:rsidRPr="00D02012" w:rsidRDefault="002F4359" w:rsidP="00D02012">
      <w:pPr>
        <w:spacing w:line="360" w:lineRule="auto"/>
        <w:jc w:val="both"/>
        <w:rPr>
          <w:rStyle w:val="Hyperlink"/>
          <w:rFonts w:cstheme="minorHAnsi"/>
        </w:rPr>
      </w:pPr>
      <w:hyperlink r:id="rId17" w:history="1">
        <w:r w:rsidR="000B6384" w:rsidRPr="00D02012">
          <w:rPr>
            <w:rStyle w:val="Hyperlink"/>
            <w:rFonts w:cstheme="minorHAnsi"/>
          </w:rPr>
          <w:t>https://github.com/flicksolutions/musk/blob/master/argdown/_research-priorities.argdown</w:t>
        </w:r>
      </w:hyperlink>
    </w:p>
    <w:p w14:paraId="017F8C4A" w14:textId="05BF8D81" w:rsidR="00026277" w:rsidRPr="00D02012" w:rsidRDefault="002F4359" w:rsidP="00D02012">
      <w:pPr>
        <w:spacing w:line="360" w:lineRule="auto"/>
        <w:jc w:val="both"/>
        <w:rPr>
          <w:rFonts w:cstheme="minorHAnsi"/>
        </w:rPr>
      </w:pPr>
      <w:hyperlink r:id="rId18" w:history="1">
        <w:r w:rsidR="00026277" w:rsidRPr="00D02012">
          <w:rPr>
            <w:rStyle w:val="Hyperlink"/>
            <w:rFonts w:cstheme="minorHAnsi"/>
          </w:rPr>
          <w:t>https://github.com/flicksolutions/musk/blob/master/argdown/_argumente_claude_200510.ad</w:t>
        </w:r>
      </w:hyperlink>
    </w:p>
    <w:p w14:paraId="30ABD619" w14:textId="64729155" w:rsidR="000B6384" w:rsidRPr="00D02012" w:rsidRDefault="002F4359" w:rsidP="00D02012">
      <w:pPr>
        <w:spacing w:line="360" w:lineRule="auto"/>
        <w:jc w:val="both"/>
        <w:rPr>
          <w:rFonts w:cstheme="minorHAnsi"/>
        </w:rPr>
      </w:pPr>
      <w:hyperlink r:id="rId19" w:history="1">
        <w:r w:rsidR="00026277" w:rsidRPr="00D02012">
          <w:rPr>
            <w:rStyle w:val="Hyperlink"/>
            <w:rFonts w:cstheme="minorHAnsi"/>
          </w:rPr>
          <w:t>https://github.com/flicksolutions/musk/blob/master/argdown/research-priorities_hirarchy.argdown</w:t>
        </w:r>
      </w:hyperlink>
    </w:p>
    <w:p w14:paraId="36829C59" w14:textId="77777777" w:rsidR="00A67563" w:rsidRPr="00D02012" w:rsidRDefault="000A7A39" w:rsidP="00D02012">
      <w:pPr>
        <w:spacing w:line="360" w:lineRule="auto"/>
        <w:jc w:val="both"/>
        <w:rPr>
          <w:rFonts w:cstheme="minorHAnsi"/>
        </w:rPr>
      </w:pPr>
      <w:r w:rsidRPr="00D02012">
        <w:rPr>
          <w:rFonts w:cstheme="minorHAnsi"/>
        </w:rPr>
        <w:t>Ein PDF der Argumentationskarte</w:t>
      </w:r>
      <w:r w:rsidR="003A661E" w:rsidRPr="00D02012">
        <w:rPr>
          <w:rFonts w:cstheme="minorHAnsi"/>
        </w:rPr>
        <w:t xml:space="preserve"> </w:t>
      </w:r>
      <w:r w:rsidRPr="00D02012">
        <w:rPr>
          <w:rFonts w:cstheme="minorHAnsi"/>
        </w:rPr>
        <w:t xml:space="preserve">ist auf </w:t>
      </w:r>
      <w:proofErr w:type="spellStart"/>
      <w:r w:rsidRPr="00D02012">
        <w:rPr>
          <w:rFonts w:cstheme="minorHAnsi"/>
        </w:rPr>
        <w:t>Github</w:t>
      </w:r>
      <w:proofErr w:type="spellEnd"/>
      <w:r w:rsidRPr="00D02012">
        <w:rPr>
          <w:rFonts w:cstheme="minorHAnsi"/>
        </w:rPr>
        <w:t xml:space="preserve"> verfügbar</w:t>
      </w:r>
      <w:r w:rsidR="00A67563" w:rsidRPr="00D02012">
        <w:rPr>
          <w:rFonts w:cstheme="minorHAnsi"/>
        </w:rPr>
        <w:t>:</w:t>
      </w:r>
    </w:p>
    <w:p w14:paraId="05B6F5CC" w14:textId="08C68827" w:rsidR="00C91C79" w:rsidRPr="00D02012" w:rsidRDefault="002F4359" w:rsidP="00D02012">
      <w:pPr>
        <w:spacing w:line="360" w:lineRule="auto"/>
        <w:jc w:val="both"/>
        <w:rPr>
          <w:rFonts w:cstheme="minorHAnsi"/>
        </w:rPr>
      </w:pPr>
      <w:hyperlink r:id="rId20" w:history="1">
        <w:r w:rsidR="00284808" w:rsidRPr="00D02012">
          <w:rPr>
            <w:rStyle w:val="Hyperlink"/>
            <w:rFonts w:cstheme="minorHAnsi"/>
          </w:rPr>
          <w:t>https://github.com/flicksolutions/musk/blob/master/output/research-priorities.pdf</w:t>
        </w:r>
      </w:hyperlink>
    </w:p>
    <w:p w14:paraId="48357085" w14:textId="31577D8D" w:rsidR="00A660B2" w:rsidRPr="006D180D" w:rsidRDefault="00A660B2" w:rsidP="006D180D">
      <w:pPr>
        <w:spacing w:line="360" w:lineRule="auto"/>
        <w:jc w:val="both"/>
        <w:rPr>
          <w:rFonts w:cstheme="minorHAnsi"/>
        </w:rPr>
      </w:pPr>
    </w:p>
    <w:sectPr w:rsidR="00A660B2" w:rsidRPr="006D180D">
      <w:headerReference w:type="default" r:id="rId21"/>
      <w:footerReference w:type="default" r:id="rId2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Flick, Sebastian (WBKOLLEG)" w:date="2020-08-11T22:02:00Z" w:initials="FS(">
    <w:p w14:paraId="6997E5A5" w14:textId="53E7EDDF" w:rsidR="004F1A06" w:rsidRDefault="004F1A06">
      <w:pPr>
        <w:pStyle w:val="Kommentartext"/>
      </w:pPr>
      <w:r>
        <w:rPr>
          <w:rStyle w:val="Kommentarzeichen"/>
        </w:rPr>
        <w:annotationRef/>
      </w:r>
      <w:r>
        <w:t>Ist dieser Punkt nicht schon im ersten Punkt enthalten?</w:t>
      </w:r>
    </w:p>
  </w:comment>
  <w:comment w:id="1" w:author="Flick, Sebastian (WBKOLLEG)" w:date="2020-08-11T22:38:00Z" w:initials="FS(">
    <w:p w14:paraId="70836D06" w14:textId="77777777" w:rsidR="00325F8A" w:rsidRDefault="00325F8A">
      <w:pPr>
        <w:pStyle w:val="Kommentartext"/>
      </w:pPr>
      <w:r>
        <w:rPr>
          <w:rStyle w:val="Kommentarzeichen"/>
        </w:rPr>
        <w:annotationRef/>
      </w:r>
      <w:r>
        <w:t>Dieser Satz ist extrem heikel. Es geht ja bei der Argumentanalyse genau darum, die einzelnen Argumente zu verknüpfen.</w:t>
      </w:r>
      <w:r>
        <w:br/>
        <w:t>Ich würde eher schreiben «weil wir möglichst exakt arbeiten und möglichst nah am Wortlaut bleiben wollten, gab es einige Argumentreihen die für sich stehen.»</w:t>
      </w:r>
    </w:p>
    <w:p w14:paraId="055983AC" w14:textId="11D6979F" w:rsidR="00325F8A" w:rsidRDefault="00325F8A">
      <w:pPr>
        <w:pStyle w:val="Kommentar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97E5A5" w15:done="0"/>
  <w15:commentEx w15:paraId="055983A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97E5A5" w16cid:durableId="22DD93F8"/>
  <w16cid:commentId w16cid:paraId="055983AC" w16cid:durableId="22DD9C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4E69CD" w14:textId="77777777" w:rsidR="002F4359" w:rsidRDefault="002F4359" w:rsidP="009D3E29">
      <w:pPr>
        <w:spacing w:after="0" w:line="240" w:lineRule="auto"/>
      </w:pPr>
      <w:r>
        <w:separator/>
      </w:r>
    </w:p>
  </w:endnote>
  <w:endnote w:type="continuationSeparator" w:id="0">
    <w:p w14:paraId="28AE753F" w14:textId="77777777" w:rsidR="002F4359" w:rsidRDefault="002F4359" w:rsidP="009D3E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1793211"/>
      <w:docPartObj>
        <w:docPartGallery w:val="Page Numbers (Bottom of Page)"/>
        <w:docPartUnique/>
      </w:docPartObj>
    </w:sdtPr>
    <w:sdtEndPr/>
    <w:sdtContent>
      <w:p w14:paraId="509CFCD2" w14:textId="4729212E" w:rsidR="001C29FA" w:rsidRDefault="001C29FA">
        <w:pPr>
          <w:pStyle w:val="Fuzeile"/>
          <w:jc w:val="center"/>
        </w:pPr>
        <w:r>
          <w:fldChar w:fldCharType="begin"/>
        </w:r>
        <w:r>
          <w:instrText>PAGE   \* MERGEFORMAT</w:instrText>
        </w:r>
        <w:r>
          <w:fldChar w:fldCharType="separate"/>
        </w:r>
        <w:r>
          <w:rPr>
            <w:lang w:val="de-DE"/>
          </w:rPr>
          <w:t>2</w:t>
        </w:r>
        <w:r>
          <w:fldChar w:fldCharType="end"/>
        </w:r>
      </w:p>
    </w:sdtContent>
  </w:sdt>
  <w:p w14:paraId="38085430" w14:textId="77777777" w:rsidR="001C29FA" w:rsidRDefault="001C29F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02E850" w14:textId="77777777" w:rsidR="002F4359" w:rsidRDefault="002F4359" w:rsidP="009D3E29">
      <w:pPr>
        <w:spacing w:after="0" w:line="240" w:lineRule="auto"/>
      </w:pPr>
      <w:r>
        <w:separator/>
      </w:r>
    </w:p>
  </w:footnote>
  <w:footnote w:type="continuationSeparator" w:id="0">
    <w:p w14:paraId="7CD66F91" w14:textId="77777777" w:rsidR="002F4359" w:rsidRDefault="002F4359" w:rsidP="009D3E29">
      <w:pPr>
        <w:spacing w:after="0" w:line="240" w:lineRule="auto"/>
      </w:pPr>
      <w:r>
        <w:continuationSeparator/>
      </w:r>
    </w:p>
  </w:footnote>
  <w:footnote w:id="1">
    <w:p w14:paraId="6D0EF78C" w14:textId="033D1826" w:rsidR="00674099" w:rsidRPr="004F1A06" w:rsidRDefault="00674099">
      <w:pPr>
        <w:pStyle w:val="Funotentext"/>
      </w:pPr>
      <w:r>
        <w:rPr>
          <w:rStyle w:val="Funotenzeichen"/>
        </w:rPr>
        <w:footnoteRef/>
      </w:r>
      <w:r>
        <w:t xml:space="preserve"> </w:t>
      </w:r>
      <w:r w:rsidR="00053D52">
        <w:t>Ein paar prominente Namen sind: Mark Zuckerberg, Elon Musk, Stephen Hawking, Steve Wozniak, Bill Gates und viele weitere.</w:t>
      </w:r>
    </w:p>
  </w:footnote>
  <w:footnote w:id="2">
    <w:p w14:paraId="71777CF6" w14:textId="0B642410" w:rsidR="00674099" w:rsidRPr="00674099" w:rsidRDefault="00674099">
      <w:pPr>
        <w:pStyle w:val="Funotentext"/>
        <w:rPr>
          <w:lang w:val="en-GB"/>
        </w:rPr>
      </w:pPr>
      <w:r>
        <w:rPr>
          <w:rStyle w:val="Funotenzeichen"/>
        </w:rPr>
        <w:footnoteRef/>
      </w:r>
      <w:r w:rsidRPr="004F1A06">
        <w:rPr>
          <w:lang w:val="en-US"/>
        </w:rPr>
        <w:t xml:space="preserve"> </w:t>
      </w:r>
      <w:r w:rsidR="00D97CE7" w:rsidRPr="004F1A06">
        <w:rPr>
          <w:lang w:val="en-US"/>
        </w:rPr>
        <w:t xml:space="preserve">Future of Life-Institute: Online </w:t>
      </w:r>
      <w:proofErr w:type="spellStart"/>
      <w:r w:rsidR="00D97CE7" w:rsidRPr="004F1A06">
        <w:rPr>
          <w:lang w:val="en-US"/>
        </w:rPr>
        <w:t>unter</w:t>
      </w:r>
      <w:proofErr w:type="spellEnd"/>
      <w:r w:rsidR="00D97CE7" w:rsidRPr="004F1A06">
        <w:rPr>
          <w:lang w:val="en-US"/>
        </w:rPr>
        <w:t xml:space="preserve">: </w:t>
      </w:r>
      <w:hyperlink r:id="rId1" w:history="1">
        <w:r w:rsidR="00D97CE7" w:rsidRPr="004F1A06">
          <w:rPr>
            <w:rStyle w:val="Hyperlink"/>
            <w:lang w:val="en-US"/>
          </w:rPr>
          <w:t>https://futureoflife.org/</w:t>
        </w:r>
      </w:hyperlink>
      <w:r w:rsidR="00D97CE7" w:rsidRPr="004F1A06">
        <w:rPr>
          <w:lang w:val="en-US"/>
        </w:rPr>
        <w:t xml:space="preserve"> (</w:t>
      </w:r>
      <w:proofErr w:type="spellStart"/>
      <w:r w:rsidR="00D97CE7" w:rsidRPr="004F1A06">
        <w:rPr>
          <w:lang w:val="en-US"/>
        </w:rPr>
        <w:t>Zugang</w:t>
      </w:r>
      <w:proofErr w:type="spellEnd"/>
      <w:r w:rsidR="00D97CE7" w:rsidRPr="004F1A06">
        <w:rPr>
          <w:lang w:val="en-US"/>
        </w:rPr>
        <w:t>: 10.07.2020).</w:t>
      </w:r>
    </w:p>
  </w:footnote>
  <w:footnote w:id="3">
    <w:p w14:paraId="66789FD7" w14:textId="4BC6241C" w:rsidR="00674099" w:rsidRPr="004F1A06" w:rsidRDefault="00674099">
      <w:pPr>
        <w:pStyle w:val="Funotentext"/>
      </w:pPr>
      <w:r>
        <w:rPr>
          <w:rStyle w:val="Funotenzeichen"/>
        </w:rPr>
        <w:footnoteRef/>
      </w:r>
      <w:r>
        <w:t xml:space="preserve"> </w:t>
      </w:r>
    </w:p>
  </w:footnote>
  <w:footnote w:id="4">
    <w:p w14:paraId="2939B709" w14:textId="1769EC09" w:rsidR="00674099" w:rsidRPr="004F1A06" w:rsidRDefault="00674099">
      <w:pPr>
        <w:pStyle w:val="Funotentext"/>
      </w:pPr>
      <w:r>
        <w:rPr>
          <w:rStyle w:val="Funotenzeichen"/>
        </w:rPr>
        <w:footnoteRef/>
      </w:r>
      <w:r>
        <w:t xml:space="preserve"> Eine «Superintelligenz» ist ein hypothetischer Agent, welcher eine Intelligenz besitzt, die menschliche Intelligenz bei weitem überschreitet.</w:t>
      </w:r>
    </w:p>
  </w:footnote>
  <w:footnote w:id="5">
    <w:p w14:paraId="4384EB76" w14:textId="3DBCA786" w:rsidR="00674099" w:rsidRPr="004F1A06" w:rsidRDefault="00674099">
      <w:pPr>
        <w:pStyle w:val="Funotentext"/>
      </w:pPr>
      <w:r>
        <w:rPr>
          <w:rStyle w:val="Funotenzeichen"/>
        </w:rPr>
        <w:footnoteRef/>
      </w:r>
      <w:r>
        <w:t xml:space="preserve"> </w:t>
      </w:r>
      <w:r w:rsidRPr="00674099">
        <w:rPr>
          <w:rFonts w:cstheme="minorHAnsi"/>
        </w:rPr>
        <w:t>Ein Zeitpunkt, ab dem Maschinen sich selbst verbessern können, den technischen Fortschritt massiv beschleunigen und so unkontrollierbare und irreversible Folgen mit sich bringt.</w:t>
      </w:r>
    </w:p>
  </w:footnote>
  <w:footnote w:id="6">
    <w:p w14:paraId="2614CA8A" w14:textId="64D09349" w:rsidR="00E82CD2" w:rsidRPr="004F1A06" w:rsidRDefault="00E82CD2">
      <w:pPr>
        <w:pStyle w:val="Funotentext"/>
      </w:pPr>
      <w:r>
        <w:rPr>
          <w:rStyle w:val="Funotenzeichen"/>
        </w:rPr>
        <w:footnoteRef/>
      </w:r>
      <w:r>
        <w:t xml:space="preserve"> </w:t>
      </w:r>
    </w:p>
  </w:footnote>
  <w:footnote w:id="7">
    <w:p w14:paraId="70B9506C" w14:textId="47CF0510" w:rsidR="00E82CD2" w:rsidRPr="004F1A06" w:rsidRDefault="00E82CD2">
      <w:pPr>
        <w:pStyle w:val="Funotentext"/>
      </w:pPr>
      <w:r>
        <w:rPr>
          <w:rStyle w:val="Funotenzeichen"/>
        </w:rPr>
        <w:footnoteRef/>
      </w:r>
      <w:r>
        <w:t xml:space="preserve"> </w:t>
      </w:r>
    </w:p>
  </w:footnote>
  <w:footnote w:id="8">
    <w:p w14:paraId="45CC92E2" w14:textId="07160DF6" w:rsidR="003C1CED" w:rsidRPr="004F1A06" w:rsidRDefault="003C1CED">
      <w:pPr>
        <w:pStyle w:val="Funotentext"/>
      </w:pPr>
      <w:r>
        <w:rPr>
          <w:rStyle w:val="Funotenzeichen"/>
        </w:rPr>
        <w:footnoteRef/>
      </w:r>
      <w:r>
        <w:t xml:space="preserve"> </w:t>
      </w:r>
      <w:proofErr w:type="spellStart"/>
      <w:r w:rsidR="00991F47">
        <w:t>Github</w:t>
      </w:r>
      <w:proofErr w:type="spellEnd"/>
      <w:r w:rsidR="00991F47">
        <w:t xml:space="preserve"> </w:t>
      </w:r>
      <w:proofErr w:type="spellStart"/>
      <w:r w:rsidR="00991F47">
        <w:t>repository</w:t>
      </w:r>
      <w:proofErr w:type="spellEnd"/>
      <w:r w:rsidR="00991F47">
        <w:t xml:space="preserve">, online unter: </w:t>
      </w:r>
      <w:hyperlink r:id="rId2" w:history="1">
        <w:r w:rsidR="00991F47" w:rsidRPr="00B10BB4">
          <w:rPr>
            <w:rStyle w:val="Hyperlink"/>
          </w:rPr>
          <w:t>https://github.com/flicksolutions/musk</w:t>
        </w:r>
      </w:hyperlink>
      <w:r w:rsidR="00991F47">
        <w:t xml:space="preserve"> (Zugriff: 10.07.2020).</w:t>
      </w:r>
    </w:p>
  </w:footnote>
  <w:footnote w:id="9">
    <w:p w14:paraId="7E8847A0" w14:textId="7FCD4002" w:rsidR="00991F47" w:rsidRPr="004F1A06" w:rsidRDefault="00991F47">
      <w:pPr>
        <w:pStyle w:val="Funotentext"/>
      </w:pPr>
      <w:r>
        <w:rPr>
          <w:rStyle w:val="Funotenzeichen"/>
        </w:rPr>
        <w:footnoteRef/>
      </w:r>
      <w:r>
        <w:t xml:space="preserve"> </w:t>
      </w:r>
      <w:proofErr w:type="spellStart"/>
      <w:r w:rsidRPr="00991F47">
        <w:t>Zotero</w:t>
      </w:r>
      <w:proofErr w:type="spellEnd"/>
      <w:r w:rsidRPr="00991F47">
        <w:t>, online unter: https://www.zotero.org/groups/2463181/musk_argumentationsanalyse/collections/2VWWS9ZF (Zugriff: 10.07.2020).</w:t>
      </w:r>
    </w:p>
  </w:footnote>
  <w:footnote w:id="10">
    <w:p w14:paraId="2DE79F8E" w14:textId="335A5EC3" w:rsidR="00E82CD2" w:rsidRPr="00E82CD2" w:rsidRDefault="00E82CD2">
      <w:pPr>
        <w:pStyle w:val="Funotentext"/>
        <w:rPr>
          <w:lang w:val="en-GB"/>
        </w:rPr>
      </w:pPr>
      <w:r>
        <w:rPr>
          <w:rStyle w:val="Funotenzeichen"/>
        </w:rPr>
        <w:footnoteRef/>
      </w:r>
      <w:r>
        <w:t xml:space="preserve"> </w:t>
      </w:r>
    </w:p>
  </w:footnote>
  <w:footnote w:id="11">
    <w:p w14:paraId="62D16441" w14:textId="169C6B72" w:rsidR="00E82CD2" w:rsidRPr="00E82CD2" w:rsidRDefault="00E82CD2">
      <w:pPr>
        <w:pStyle w:val="Funotentext"/>
        <w:rPr>
          <w:lang w:val="en-GB"/>
        </w:rPr>
      </w:pPr>
      <w:r>
        <w:rPr>
          <w:rStyle w:val="Funotenzeichen"/>
        </w:rPr>
        <w:footnoteRef/>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B6EE4D" w14:textId="35AC5C8B" w:rsidR="003E1835" w:rsidRPr="00D20E79" w:rsidRDefault="003E1835" w:rsidP="003E1835">
    <w:pPr>
      <w:pStyle w:val="Kopfzeile"/>
      <w:tabs>
        <w:tab w:val="clear" w:pos="4513"/>
      </w:tabs>
      <w:rPr>
        <w:rFonts w:cs="Arial"/>
        <w:sz w:val="20"/>
        <w:szCs w:val="20"/>
      </w:rPr>
    </w:pPr>
    <w:r w:rsidRPr="00D20E79">
      <w:rPr>
        <w:rFonts w:cs="Arial"/>
      </w:rPr>
      <w:t>Philosophisches Institut, Universität Bern</w:t>
    </w:r>
    <w:r w:rsidRPr="00D20E79">
      <w:rPr>
        <w:rFonts w:cs="Arial"/>
      </w:rPr>
      <w:tab/>
    </w:r>
    <w:r>
      <w:rPr>
        <w:rFonts w:cs="Arial"/>
      </w:rPr>
      <w:t xml:space="preserve">FS2020 | </w:t>
    </w:r>
    <w:r w:rsidR="00FD60D5">
      <w:rPr>
        <w:rFonts w:cs="Arial"/>
      </w:rPr>
      <w:t>14</w:t>
    </w:r>
    <w:r w:rsidRPr="00D20E79">
      <w:rPr>
        <w:rFonts w:cs="Arial"/>
      </w:rPr>
      <w:t>.</w:t>
    </w:r>
    <w:r>
      <w:rPr>
        <w:rFonts w:cs="Arial"/>
      </w:rPr>
      <w:t>0</w:t>
    </w:r>
    <w:r w:rsidR="00FD60D5">
      <w:rPr>
        <w:rFonts w:cs="Arial"/>
      </w:rPr>
      <w:t>5</w:t>
    </w:r>
    <w:r w:rsidRPr="00D20E79">
      <w:rPr>
        <w:rFonts w:cs="Arial"/>
      </w:rPr>
      <w:t>.20</w:t>
    </w:r>
    <w:r>
      <w:rPr>
        <w:rFonts w:cs="Arial"/>
      </w:rPr>
      <w:t>20</w:t>
    </w:r>
  </w:p>
  <w:p w14:paraId="3DE0C73B" w14:textId="758EE9C9" w:rsidR="003E1835" w:rsidRPr="003E1835" w:rsidRDefault="003E1835" w:rsidP="003E1835">
    <w:pPr>
      <w:pStyle w:val="Kopfzeile"/>
      <w:tabs>
        <w:tab w:val="clear" w:pos="4513"/>
      </w:tabs>
      <w:rPr>
        <w:rFonts w:cs="Arial"/>
      </w:rPr>
    </w:pPr>
    <w:r w:rsidRPr="003E1835">
      <w:rPr>
        <w:rFonts w:cs="Arial"/>
      </w:rPr>
      <w:t>S/PS Argumentanalyse</w:t>
    </w:r>
    <w:r w:rsidRPr="003E1835">
      <w:rPr>
        <w:rFonts w:cs="Arial"/>
      </w:rPr>
      <w:tab/>
      <w:t>Projektbe</w:t>
    </w:r>
    <w:r w:rsidR="002A09ED">
      <w:rPr>
        <w:rFonts w:cs="Arial"/>
      </w:rPr>
      <w:t>richt</w:t>
    </w:r>
    <w:r w:rsidRPr="003E1835">
      <w:rPr>
        <w:rFonts w:cs="Arial"/>
      </w:rPr>
      <w:t xml:space="preserve"> </w:t>
    </w:r>
    <w:r>
      <w:rPr>
        <w:rFonts w:cs="Arial"/>
      </w:rPr>
      <w:t>«</w:t>
    </w:r>
    <w:r w:rsidR="003978D7">
      <w:rPr>
        <w:rFonts w:cs="Arial"/>
      </w:rPr>
      <w:t xml:space="preserve">Gefahren der </w:t>
    </w:r>
    <w:r w:rsidR="00FD60D5">
      <w:rPr>
        <w:rFonts w:cs="Arial"/>
      </w:rPr>
      <w:t>A</w:t>
    </w:r>
    <w:r>
      <w:rPr>
        <w:rFonts w:cs="Arial"/>
      </w:rPr>
      <w:t>I</w:t>
    </w:r>
    <w:r w:rsidR="00FD60D5">
      <w:rPr>
        <w:rFonts w:cs="Arial"/>
      </w:rPr>
      <w:t>-Entwicklung</w:t>
    </w:r>
    <w:r>
      <w:rPr>
        <w:rFonts w:cs="Arial"/>
      </w:rPr>
      <w:t>»</w:t>
    </w:r>
  </w:p>
  <w:p w14:paraId="7347F24E" w14:textId="38E7D501" w:rsidR="003E1835" w:rsidRPr="003E1835" w:rsidRDefault="003E1835" w:rsidP="003E1835">
    <w:pPr>
      <w:pStyle w:val="Kopfzeile"/>
      <w:tabs>
        <w:tab w:val="clear" w:pos="4513"/>
      </w:tabs>
      <w:rPr>
        <w:rFonts w:cs="Arial"/>
        <w:lang w:val="en-GB"/>
      </w:rPr>
    </w:pPr>
    <w:r w:rsidRPr="003E1835">
      <w:rPr>
        <w:rFonts w:cs="Arial"/>
        <w:lang w:val="en-GB"/>
      </w:rPr>
      <w:t xml:space="preserve">Prof. </w:t>
    </w:r>
    <w:proofErr w:type="spellStart"/>
    <w:r w:rsidRPr="003E1835">
      <w:rPr>
        <w:rFonts w:cs="Arial"/>
        <w:lang w:val="en-GB"/>
      </w:rPr>
      <w:t>Dr.</w:t>
    </w:r>
    <w:proofErr w:type="spellEnd"/>
    <w:r w:rsidRPr="003E1835">
      <w:rPr>
        <w:rFonts w:cs="Arial"/>
        <w:lang w:val="en-GB"/>
      </w:rPr>
      <w:t xml:space="preserve"> Georg Brun</w:t>
    </w:r>
    <w:r w:rsidRPr="003E1835">
      <w:rPr>
        <w:rFonts w:cs="Arial"/>
        <w:lang w:val="en-GB"/>
      </w:rPr>
      <w:tab/>
    </w:r>
    <w:r>
      <w:rPr>
        <w:rFonts w:cs="Arial"/>
        <w:lang w:val="en-GB"/>
      </w:rPr>
      <w:t xml:space="preserve">Sebastian Flick und </w:t>
    </w:r>
    <w:r w:rsidRPr="003E1835">
      <w:rPr>
        <w:rFonts w:cs="Arial"/>
        <w:lang w:val="en-GB"/>
      </w:rPr>
      <w:t xml:space="preserve">Claude </w:t>
    </w:r>
    <w:proofErr w:type="spellStart"/>
    <w:r w:rsidRPr="003E1835">
      <w:rPr>
        <w:rFonts w:cs="Arial"/>
        <w:lang w:val="en-GB"/>
      </w:rPr>
      <w:t>Aebersold</w:t>
    </w:r>
    <w:proofErr w:type="spellEnd"/>
  </w:p>
  <w:p w14:paraId="2A278C4E" w14:textId="77777777" w:rsidR="003E1835" w:rsidRPr="003E1835" w:rsidRDefault="003E1835" w:rsidP="003E1835">
    <w:pPr>
      <w:pStyle w:val="Kopfzeile"/>
      <w:tabs>
        <w:tab w:val="clear" w:pos="4513"/>
      </w:tabs>
      <w:rPr>
        <w:rFonts w:cs="Arial"/>
        <w:u w:val="single"/>
        <w:lang w:val="en-GB"/>
      </w:rPr>
    </w:pPr>
    <w:r w:rsidRPr="003E1835">
      <w:rPr>
        <w:rFonts w:cs="Arial"/>
        <w:u w:val="single"/>
        <w:lang w:val="en-GB"/>
      </w:rPr>
      <w:tab/>
    </w:r>
  </w:p>
  <w:p w14:paraId="496202FA" w14:textId="77777777" w:rsidR="003E1835" w:rsidRPr="003E1835" w:rsidRDefault="003E1835">
    <w:pPr>
      <w:pStyle w:val="Kopfzeile"/>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134D4"/>
    <w:multiLevelType w:val="hybridMultilevel"/>
    <w:tmpl w:val="D6AAD80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02A23B7C"/>
    <w:multiLevelType w:val="hybridMultilevel"/>
    <w:tmpl w:val="B960231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2CEF0E94"/>
    <w:multiLevelType w:val="hybridMultilevel"/>
    <w:tmpl w:val="C738610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2E47240F"/>
    <w:multiLevelType w:val="hybridMultilevel"/>
    <w:tmpl w:val="0CA8E08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35E01D06"/>
    <w:multiLevelType w:val="hybridMultilevel"/>
    <w:tmpl w:val="A2F05CB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15:restartNumberingAfterBreak="0">
    <w:nsid w:val="361C0144"/>
    <w:multiLevelType w:val="hybridMultilevel"/>
    <w:tmpl w:val="3AB466A0"/>
    <w:lvl w:ilvl="0" w:tplc="61B0308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37725CC8"/>
    <w:multiLevelType w:val="hybridMultilevel"/>
    <w:tmpl w:val="02781D30"/>
    <w:lvl w:ilvl="0" w:tplc="85569E08">
      <w:numFmt w:val="bullet"/>
      <w:lvlText w:val="-"/>
      <w:lvlJc w:val="left"/>
      <w:pPr>
        <w:ind w:left="1068" w:hanging="360"/>
      </w:pPr>
      <w:rPr>
        <w:rFonts w:ascii="Calibri" w:eastAsiaTheme="minorHAnsi" w:hAnsi="Calibri" w:cs="Calibri"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7" w15:restartNumberingAfterBreak="0">
    <w:nsid w:val="3C961792"/>
    <w:multiLevelType w:val="hybridMultilevel"/>
    <w:tmpl w:val="E2EE424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405B1988"/>
    <w:multiLevelType w:val="hybridMultilevel"/>
    <w:tmpl w:val="5B9034B0"/>
    <w:lvl w:ilvl="0" w:tplc="4C4A20A2">
      <w:start w:val="1"/>
      <w:numFmt w:val="bullet"/>
      <w:lvlText w:val=""/>
      <w:lvlJc w:val="left"/>
      <w:pPr>
        <w:ind w:left="1080" w:hanging="360"/>
      </w:pPr>
      <w:rPr>
        <w:rFonts w:ascii="Wingdings" w:eastAsiaTheme="minorHAnsi" w:hAnsi="Wingdings" w:cstheme="minorBidi"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9" w15:restartNumberingAfterBreak="0">
    <w:nsid w:val="4E960A13"/>
    <w:multiLevelType w:val="hybridMultilevel"/>
    <w:tmpl w:val="4A1699D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0" w15:restartNumberingAfterBreak="0">
    <w:nsid w:val="4F232930"/>
    <w:multiLevelType w:val="hybridMultilevel"/>
    <w:tmpl w:val="CEDA3C06"/>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5B43677F"/>
    <w:multiLevelType w:val="hybridMultilevel"/>
    <w:tmpl w:val="5434DE06"/>
    <w:lvl w:ilvl="0" w:tplc="FA5415C4">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6362775F"/>
    <w:multiLevelType w:val="hybridMultilevel"/>
    <w:tmpl w:val="C5A044C0"/>
    <w:lvl w:ilvl="0" w:tplc="AB28A25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
  </w:num>
  <w:num w:numId="4">
    <w:abstractNumId w:val="0"/>
  </w:num>
  <w:num w:numId="5">
    <w:abstractNumId w:val="9"/>
  </w:num>
  <w:num w:numId="6">
    <w:abstractNumId w:val="10"/>
  </w:num>
  <w:num w:numId="7">
    <w:abstractNumId w:val="8"/>
  </w:num>
  <w:num w:numId="8">
    <w:abstractNumId w:val="11"/>
  </w:num>
  <w:num w:numId="9">
    <w:abstractNumId w:val="2"/>
  </w:num>
  <w:num w:numId="10">
    <w:abstractNumId w:val="3"/>
  </w:num>
  <w:num w:numId="11">
    <w:abstractNumId w:val="12"/>
  </w:num>
  <w:num w:numId="12">
    <w:abstractNumId w:val="7"/>
  </w:num>
  <w:num w:numId="1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lick, Sebastian (WBKOLLEG)">
    <w15:presenceInfo w15:providerId="AD" w15:userId="S::sf19z976@campus.unibe.ch::a7b7d30d-b883-4a7f-bf4d-725fffd96e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666"/>
    <w:rsid w:val="00026277"/>
    <w:rsid w:val="00053D52"/>
    <w:rsid w:val="00067462"/>
    <w:rsid w:val="00071AC8"/>
    <w:rsid w:val="00072EFB"/>
    <w:rsid w:val="000A7A39"/>
    <w:rsid w:val="000B6384"/>
    <w:rsid w:val="000C2BB4"/>
    <w:rsid w:val="00100F5B"/>
    <w:rsid w:val="00115BAB"/>
    <w:rsid w:val="001623C6"/>
    <w:rsid w:val="001832AE"/>
    <w:rsid w:val="001B7DA2"/>
    <w:rsid w:val="001C29FA"/>
    <w:rsid w:val="001D39D9"/>
    <w:rsid w:val="00216F21"/>
    <w:rsid w:val="00252BBB"/>
    <w:rsid w:val="00284808"/>
    <w:rsid w:val="002A09ED"/>
    <w:rsid w:val="002F4359"/>
    <w:rsid w:val="003060AE"/>
    <w:rsid w:val="003163B1"/>
    <w:rsid w:val="00324CB0"/>
    <w:rsid w:val="00325F8A"/>
    <w:rsid w:val="00333D0F"/>
    <w:rsid w:val="00337525"/>
    <w:rsid w:val="003629AA"/>
    <w:rsid w:val="00376314"/>
    <w:rsid w:val="0037658F"/>
    <w:rsid w:val="00397363"/>
    <w:rsid w:val="003978D7"/>
    <w:rsid w:val="003A661E"/>
    <w:rsid w:val="003A6FF8"/>
    <w:rsid w:val="003A7FD7"/>
    <w:rsid w:val="003C1CED"/>
    <w:rsid w:val="003C507E"/>
    <w:rsid w:val="003E1835"/>
    <w:rsid w:val="003E1EC8"/>
    <w:rsid w:val="00421100"/>
    <w:rsid w:val="00427284"/>
    <w:rsid w:val="0045373B"/>
    <w:rsid w:val="004700C5"/>
    <w:rsid w:val="00476712"/>
    <w:rsid w:val="00497BD0"/>
    <w:rsid w:val="004A7F68"/>
    <w:rsid w:val="004C3C43"/>
    <w:rsid w:val="004E05B9"/>
    <w:rsid w:val="004F1A06"/>
    <w:rsid w:val="00554DC8"/>
    <w:rsid w:val="0057364C"/>
    <w:rsid w:val="005A0507"/>
    <w:rsid w:val="005A6B4C"/>
    <w:rsid w:val="005C3C80"/>
    <w:rsid w:val="005C7314"/>
    <w:rsid w:val="005E3593"/>
    <w:rsid w:val="005E5AA0"/>
    <w:rsid w:val="005F2516"/>
    <w:rsid w:val="00654607"/>
    <w:rsid w:val="00674099"/>
    <w:rsid w:val="006D180D"/>
    <w:rsid w:val="006D7A80"/>
    <w:rsid w:val="006F0864"/>
    <w:rsid w:val="006F7AC0"/>
    <w:rsid w:val="00720C4F"/>
    <w:rsid w:val="00752A21"/>
    <w:rsid w:val="007576A1"/>
    <w:rsid w:val="00780C19"/>
    <w:rsid w:val="00783C70"/>
    <w:rsid w:val="00796CEB"/>
    <w:rsid w:val="007C190F"/>
    <w:rsid w:val="007D7504"/>
    <w:rsid w:val="007E4081"/>
    <w:rsid w:val="008168A9"/>
    <w:rsid w:val="00850F0C"/>
    <w:rsid w:val="00887789"/>
    <w:rsid w:val="008957F5"/>
    <w:rsid w:val="00895CD7"/>
    <w:rsid w:val="008A1149"/>
    <w:rsid w:val="008B09ED"/>
    <w:rsid w:val="008C38FC"/>
    <w:rsid w:val="008F431F"/>
    <w:rsid w:val="00930336"/>
    <w:rsid w:val="00991F47"/>
    <w:rsid w:val="009937F5"/>
    <w:rsid w:val="009D3E29"/>
    <w:rsid w:val="00A3578D"/>
    <w:rsid w:val="00A658E5"/>
    <w:rsid w:val="00A660B2"/>
    <w:rsid w:val="00A67563"/>
    <w:rsid w:val="00A94DB6"/>
    <w:rsid w:val="00A965F0"/>
    <w:rsid w:val="00AB29B2"/>
    <w:rsid w:val="00AB3376"/>
    <w:rsid w:val="00AC47DA"/>
    <w:rsid w:val="00AF231F"/>
    <w:rsid w:val="00B106C2"/>
    <w:rsid w:val="00B55BF5"/>
    <w:rsid w:val="00B678A8"/>
    <w:rsid w:val="00B9299E"/>
    <w:rsid w:val="00BB39F6"/>
    <w:rsid w:val="00BB61C6"/>
    <w:rsid w:val="00C14525"/>
    <w:rsid w:val="00C82F30"/>
    <w:rsid w:val="00C91C79"/>
    <w:rsid w:val="00C950A7"/>
    <w:rsid w:val="00C9688D"/>
    <w:rsid w:val="00CC0C3B"/>
    <w:rsid w:val="00D01F5A"/>
    <w:rsid w:val="00D02012"/>
    <w:rsid w:val="00D579B5"/>
    <w:rsid w:val="00D97CE7"/>
    <w:rsid w:val="00DB38F1"/>
    <w:rsid w:val="00DE58F4"/>
    <w:rsid w:val="00DF7EFF"/>
    <w:rsid w:val="00E133FC"/>
    <w:rsid w:val="00E6420F"/>
    <w:rsid w:val="00E82CD2"/>
    <w:rsid w:val="00E90089"/>
    <w:rsid w:val="00EA7602"/>
    <w:rsid w:val="00EE611A"/>
    <w:rsid w:val="00EF123B"/>
    <w:rsid w:val="00F00127"/>
    <w:rsid w:val="00F151BD"/>
    <w:rsid w:val="00F34BFB"/>
    <w:rsid w:val="00F51136"/>
    <w:rsid w:val="00F8461B"/>
    <w:rsid w:val="00FB1666"/>
    <w:rsid w:val="00FC396E"/>
    <w:rsid w:val="00FD60D5"/>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F3A227"/>
  <w15:chartTrackingRefBased/>
  <w15:docId w15:val="{1E41A35D-7BE2-40E8-9481-75E580DDA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DF7E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DF7EF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A658E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106C2"/>
    <w:pPr>
      <w:ind w:left="720"/>
      <w:contextualSpacing/>
    </w:pPr>
  </w:style>
  <w:style w:type="character" w:styleId="Hyperlink">
    <w:name w:val="Hyperlink"/>
    <w:basedOn w:val="Absatz-Standardschriftart"/>
    <w:uiPriority w:val="99"/>
    <w:unhideWhenUsed/>
    <w:rsid w:val="00100F5B"/>
    <w:rPr>
      <w:color w:val="0563C1" w:themeColor="hyperlink"/>
      <w:u w:val="single"/>
    </w:rPr>
  </w:style>
  <w:style w:type="character" w:styleId="NichtaufgelsteErwhnung">
    <w:name w:val="Unresolved Mention"/>
    <w:basedOn w:val="Absatz-Standardschriftart"/>
    <w:uiPriority w:val="99"/>
    <w:semiHidden/>
    <w:unhideWhenUsed/>
    <w:rsid w:val="00100F5B"/>
    <w:rPr>
      <w:color w:val="605E5C"/>
      <w:shd w:val="clear" w:color="auto" w:fill="E1DFDD"/>
    </w:rPr>
  </w:style>
  <w:style w:type="paragraph" w:styleId="Kopfzeile">
    <w:name w:val="header"/>
    <w:basedOn w:val="Standard"/>
    <w:link w:val="KopfzeileZchn"/>
    <w:uiPriority w:val="99"/>
    <w:unhideWhenUsed/>
    <w:rsid w:val="009D3E29"/>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9D3E29"/>
  </w:style>
  <w:style w:type="paragraph" w:styleId="Fuzeile">
    <w:name w:val="footer"/>
    <w:basedOn w:val="Standard"/>
    <w:link w:val="FuzeileZchn"/>
    <w:uiPriority w:val="99"/>
    <w:unhideWhenUsed/>
    <w:rsid w:val="009D3E29"/>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9D3E29"/>
  </w:style>
  <w:style w:type="character" w:styleId="BesuchterLink">
    <w:name w:val="FollowedHyperlink"/>
    <w:basedOn w:val="Absatz-Standardschriftart"/>
    <w:uiPriority w:val="99"/>
    <w:semiHidden/>
    <w:unhideWhenUsed/>
    <w:rsid w:val="00284808"/>
    <w:rPr>
      <w:color w:val="954F72" w:themeColor="followedHyperlink"/>
      <w:u w:val="single"/>
    </w:rPr>
  </w:style>
  <w:style w:type="paragraph" w:styleId="Funotentext">
    <w:name w:val="footnote text"/>
    <w:basedOn w:val="Standard"/>
    <w:link w:val="FunotentextZchn"/>
    <w:uiPriority w:val="99"/>
    <w:semiHidden/>
    <w:unhideWhenUsed/>
    <w:rsid w:val="00E82CD2"/>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82CD2"/>
    <w:rPr>
      <w:sz w:val="20"/>
      <w:szCs w:val="20"/>
    </w:rPr>
  </w:style>
  <w:style w:type="character" w:styleId="Funotenzeichen">
    <w:name w:val="footnote reference"/>
    <w:basedOn w:val="Absatz-Standardschriftart"/>
    <w:uiPriority w:val="99"/>
    <w:semiHidden/>
    <w:unhideWhenUsed/>
    <w:rsid w:val="00E82CD2"/>
    <w:rPr>
      <w:vertAlign w:val="superscript"/>
    </w:rPr>
  </w:style>
  <w:style w:type="character" w:styleId="Kommentarzeichen">
    <w:name w:val="annotation reference"/>
    <w:basedOn w:val="Absatz-Standardschriftart"/>
    <w:uiPriority w:val="99"/>
    <w:semiHidden/>
    <w:unhideWhenUsed/>
    <w:rsid w:val="004F1A06"/>
    <w:rPr>
      <w:sz w:val="16"/>
      <w:szCs w:val="16"/>
    </w:rPr>
  </w:style>
  <w:style w:type="paragraph" w:styleId="Kommentartext">
    <w:name w:val="annotation text"/>
    <w:basedOn w:val="Standard"/>
    <w:link w:val="KommentartextZchn"/>
    <w:uiPriority w:val="99"/>
    <w:semiHidden/>
    <w:unhideWhenUsed/>
    <w:rsid w:val="004F1A0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F1A06"/>
    <w:rPr>
      <w:sz w:val="20"/>
      <w:szCs w:val="20"/>
    </w:rPr>
  </w:style>
  <w:style w:type="paragraph" w:styleId="Kommentarthema">
    <w:name w:val="annotation subject"/>
    <w:basedOn w:val="Kommentartext"/>
    <w:next w:val="Kommentartext"/>
    <w:link w:val="KommentarthemaZchn"/>
    <w:uiPriority w:val="99"/>
    <w:semiHidden/>
    <w:unhideWhenUsed/>
    <w:rsid w:val="004F1A06"/>
    <w:rPr>
      <w:b/>
      <w:bCs/>
    </w:rPr>
  </w:style>
  <w:style w:type="character" w:customStyle="1" w:styleId="KommentarthemaZchn">
    <w:name w:val="Kommentarthema Zchn"/>
    <w:basedOn w:val="KommentartextZchn"/>
    <w:link w:val="Kommentarthema"/>
    <w:uiPriority w:val="99"/>
    <w:semiHidden/>
    <w:rsid w:val="004F1A06"/>
    <w:rPr>
      <w:b/>
      <w:bCs/>
      <w:sz w:val="20"/>
      <w:szCs w:val="20"/>
    </w:rPr>
  </w:style>
  <w:style w:type="paragraph" w:styleId="Sprechblasentext">
    <w:name w:val="Balloon Text"/>
    <w:basedOn w:val="Standard"/>
    <w:link w:val="SprechblasentextZchn"/>
    <w:uiPriority w:val="99"/>
    <w:semiHidden/>
    <w:unhideWhenUsed/>
    <w:rsid w:val="004F1A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F1A06"/>
    <w:rPr>
      <w:rFonts w:ascii="Segoe UI" w:hAnsi="Segoe UI" w:cs="Segoe UI"/>
      <w:sz w:val="18"/>
      <w:szCs w:val="18"/>
    </w:rPr>
  </w:style>
  <w:style w:type="character" w:customStyle="1" w:styleId="berschrift1Zchn">
    <w:name w:val="Überschrift 1 Zchn"/>
    <w:basedOn w:val="Absatz-Standardschriftart"/>
    <w:link w:val="berschrift1"/>
    <w:uiPriority w:val="9"/>
    <w:rsid w:val="00DF7EFF"/>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DF7EFF"/>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A658E5"/>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869512">
      <w:bodyDiv w:val="1"/>
      <w:marLeft w:val="0"/>
      <w:marRight w:val="0"/>
      <w:marTop w:val="0"/>
      <w:marBottom w:val="0"/>
      <w:divBdr>
        <w:top w:val="none" w:sz="0" w:space="0" w:color="auto"/>
        <w:left w:val="none" w:sz="0" w:space="0" w:color="auto"/>
        <w:bottom w:val="none" w:sz="0" w:space="0" w:color="auto"/>
        <w:right w:val="none" w:sz="0" w:space="0" w:color="auto"/>
      </w:divBdr>
    </w:div>
    <w:div w:id="451562287">
      <w:bodyDiv w:val="1"/>
      <w:marLeft w:val="0"/>
      <w:marRight w:val="0"/>
      <w:marTop w:val="0"/>
      <w:marBottom w:val="0"/>
      <w:divBdr>
        <w:top w:val="none" w:sz="0" w:space="0" w:color="auto"/>
        <w:left w:val="none" w:sz="0" w:space="0" w:color="auto"/>
        <w:bottom w:val="none" w:sz="0" w:space="0" w:color="auto"/>
        <w:right w:val="none" w:sz="0" w:space="0" w:color="auto"/>
      </w:divBdr>
    </w:div>
    <w:div w:id="485122252">
      <w:bodyDiv w:val="1"/>
      <w:marLeft w:val="0"/>
      <w:marRight w:val="0"/>
      <w:marTop w:val="0"/>
      <w:marBottom w:val="0"/>
      <w:divBdr>
        <w:top w:val="none" w:sz="0" w:space="0" w:color="auto"/>
        <w:left w:val="none" w:sz="0" w:space="0" w:color="auto"/>
        <w:bottom w:val="none" w:sz="0" w:space="0" w:color="auto"/>
        <w:right w:val="none" w:sz="0" w:space="0" w:color="auto"/>
      </w:divBdr>
      <w:divsChild>
        <w:div w:id="1597060364">
          <w:marLeft w:val="0"/>
          <w:marRight w:val="0"/>
          <w:marTop w:val="0"/>
          <w:marBottom w:val="0"/>
          <w:divBdr>
            <w:top w:val="none" w:sz="0" w:space="0" w:color="auto"/>
            <w:left w:val="none" w:sz="0" w:space="0" w:color="auto"/>
            <w:bottom w:val="none" w:sz="0" w:space="0" w:color="auto"/>
            <w:right w:val="none" w:sz="0" w:space="0" w:color="auto"/>
          </w:divBdr>
          <w:divsChild>
            <w:div w:id="977804092">
              <w:marLeft w:val="0"/>
              <w:marRight w:val="0"/>
              <w:marTop w:val="0"/>
              <w:marBottom w:val="0"/>
              <w:divBdr>
                <w:top w:val="none" w:sz="0" w:space="0" w:color="auto"/>
                <w:left w:val="none" w:sz="0" w:space="0" w:color="auto"/>
                <w:bottom w:val="none" w:sz="0" w:space="0" w:color="auto"/>
                <w:right w:val="none" w:sz="0" w:space="0" w:color="auto"/>
              </w:divBdr>
              <w:divsChild>
                <w:div w:id="126121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382104">
      <w:bodyDiv w:val="1"/>
      <w:marLeft w:val="0"/>
      <w:marRight w:val="0"/>
      <w:marTop w:val="0"/>
      <w:marBottom w:val="0"/>
      <w:divBdr>
        <w:top w:val="none" w:sz="0" w:space="0" w:color="auto"/>
        <w:left w:val="none" w:sz="0" w:space="0" w:color="auto"/>
        <w:bottom w:val="none" w:sz="0" w:space="0" w:color="auto"/>
        <w:right w:val="none" w:sz="0" w:space="0" w:color="auto"/>
      </w:divBdr>
    </w:div>
    <w:div w:id="819807264">
      <w:bodyDiv w:val="1"/>
      <w:marLeft w:val="0"/>
      <w:marRight w:val="0"/>
      <w:marTop w:val="0"/>
      <w:marBottom w:val="0"/>
      <w:divBdr>
        <w:top w:val="none" w:sz="0" w:space="0" w:color="auto"/>
        <w:left w:val="none" w:sz="0" w:space="0" w:color="auto"/>
        <w:bottom w:val="none" w:sz="0" w:space="0" w:color="auto"/>
        <w:right w:val="none" w:sz="0" w:space="0" w:color="auto"/>
      </w:divBdr>
    </w:div>
    <w:div w:id="1024329893">
      <w:bodyDiv w:val="1"/>
      <w:marLeft w:val="0"/>
      <w:marRight w:val="0"/>
      <w:marTop w:val="0"/>
      <w:marBottom w:val="0"/>
      <w:divBdr>
        <w:top w:val="none" w:sz="0" w:space="0" w:color="auto"/>
        <w:left w:val="none" w:sz="0" w:space="0" w:color="auto"/>
        <w:bottom w:val="none" w:sz="0" w:space="0" w:color="auto"/>
        <w:right w:val="none" w:sz="0" w:space="0" w:color="auto"/>
      </w:divBdr>
    </w:div>
    <w:div w:id="1149516106">
      <w:bodyDiv w:val="1"/>
      <w:marLeft w:val="0"/>
      <w:marRight w:val="0"/>
      <w:marTop w:val="0"/>
      <w:marBottom w:val="0"/>
      <w:divBdr>
        <w:top w:val="none" w:sz="0" w:space="0" w:color="auto"/>
        <w:left w:val="none" w:sz="0" w:space="0" w:color="auto"/>
        <w:bottom w:val="none" w:sz="0" w:space="0" w:color="auto"/>
        <w:right w:val="none" w:sz="0" w:space="0" w:color="auto"/>
      </w:divBdr>
    </w:div>
    <w:div w:id="1541279446">
      <w:bodyDiv w:val="1"/>
      <w:marLeft w:val="0"/>
      <w:marRight w:val="0"/>
      <w:marTop w:val="0"/>
      <w:marBottom w:val="0"/>
      <w:divBdr>
        <w:top w:val="none" w:sz="0" w:space="0" w:color="auto"/>
        <w:left w:val="none" w:sz="0" w:space="0" w:color="auto"/>
        <w:bottom w:val="none" w:sz="0" w:space="0" w:color="auto"/>
        <w:right w:val="none" w:sz="0" w:space="0" w:color="auto"/>
      </w:divBdr>
    </w:div>
    <w:div w:id="1642543234">
      <w:bodyDiv w:val="1"/>
      <w:marLeft w:val="0"/>
      <w:marRight w:val="0"/>
      <w:marTop w:val="0"/>
      <w:marBottom w:val="0"/>
      <w:divBdr>
        <w:top w:val="none" w:sz="0" w:space="0" w:color="auto"/>
        <w:left w:val="none" w:sz="0" w:space="0" w:color="auto"/>
        <w:bottom w:val="none" w:sz="0" w:space="0" w:color="auto"/>
        <w:right w:val="none" w:sz="0" w:space="0" w:color="auto"/>
      </w:divBdr>
    </w:div>
    <w:div w:id="1847088349">
      <w:bodyDiv w:val="1"/>
      <w:marLeft w:val="0"/>
      <w:marRight w:val="0"/>
      <w:marTop w:val="0"/>
      <w:marBottom w:val="0"/>
      <w:divBdr>
        <w:top w:val="none" w:sz="0" w:space="0" w:color="auto"/>
        <w:left w:val="none" w:sz="0" w:space="0" w:color="auto"/>
        <w:bottom w:val="none" w:sz="0" w:space="0" w:color="auto"/>
        <w:right w:val="none" w:sz="0" w:space="0" w:color="auto"/>
      </w:divBdr>
    </w:div>
    <w:div w:id="1925990066">
      <w:bodyDiv w:val="1"/>
      <w:marLeft w:val="0"/>
      <w:marRight w:val="0"/>
      <w:marTop w:val="0"/>
      <w:marBottom w:val="0"/>
      <w:divBdr>
        <w:top w:val="none" w:sz="0" w:space="0" w:color="auto"/>
        <w:left w:val="none" w:sz="0" w:space="0" w:color="auto"/>
        <w:bottom w:val="none" w:sz="0" w:space="0" w:color="auto"/>
        <w:right w:val="none" w:sz="0" w:space="0" w:color="auto"/>
      </w:divBdr>
    </w:div>
    <w:div w:id="1936402582">
      <w:bodyDiv w:val="1"/>
      <w:marLeft w:val="0"/>
      <w:marRight w:val="0"/>
      <w:marTop w:val="0"/>
      <w:marBottom w:val="0"/>
      <w:divBdr>
        <w:top w:val="none" w:sz="0" w:space="0" w:color="auto"/>
        <w:left w:val="none" w:sz="0" w:space="0" w:color="auto"/>
        <w:bottom w:val="none" w:sz="0" w:space="0" w:color="auto"/>
        <w:right w:val="none" w:sz="0" w:space="0" w:color="auto"/>
      </w:divBdr>
    </w:div>
    <w:div w:id="2123722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zotero.org/groups/2463181/musk_argumentationsanalyse/collections/2VWWS9ZF" TargetMode="External"/><Relationship Id="rId18" Type="http://schemas.openxmlformats.org/officeDocument/2006/relationships/hyperlink" Target="https://github.com/flicksolutions/musk/blob/master/argdown/_argumente_claude_200510.ad"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github.com/flicksolutions/musk" TargetMode="External"/><Relationship Id="rId17" Type="http://schemas.openxmlformats.org/officeDocument/2006/relationships/hyperlink" Target="https://github.com/flicksolutions/musk/blob/master/argdown/_research-priorities.argdown"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flicksolutions.github.io/musk/output/research-priorities.html" TargetMode="External"/><Relationship Id="rId20" Type="http://schemas.openxmlformats.org/officeDocument/2006/relationships/hyperlink" Target="https://github.com/flicksolutions/musk/blob/master/output/research-priorities.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utureoflife.org/"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zotero.org/groups/2463181/musk_argumentationsanalyse/collections/2VWWS9ZF" TargetMode="Externa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github.com/flicksolutions/musk/blob/master/argdown/research-priorities_hirarchy.argdown"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flicksolutions/musk/tree/master/quellen" TargetMode="External"/><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flicksolutions/musk" TargetMode="External"/><Relationship Id="rId1" Type="http://schemas.openxmlformats.org/officeDocument/2006/relationships/hyperlink" Target="https://futureoflife.org/"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A8018A-17AC-4E51-AE36-93CE4EC086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283</Words>
  <Characters>14389</Characters>
  <Application>Microsoft Office Word</Application>
  <DocSecurity>0</DocSecurity>
  <Lines>119</Lines>
  <Paragraphs>3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ebersold, Claude André (STUDENTS)</dc:creator>
  <cp:keywords/>
  <dc:description/>
  <cp:lastModifiedBy>Flick, Sebastian (WBKOLLEG)</cp:lastModifiedBy>
  <cp:revision>28</cp:revision>
  <dcterms:created xsi:type="dcterms:W3CDTF">2020-07-11T16:43:00Z</dcterms:created>
  <dcterms:modified xsi:type="dcterms:W3CDTF">2020-08-12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UHxRFoAS"/&gt;&lt;style id="http://www.isw.unibe.ch/" hasBibliography="1" bibliographyStyleHasBeenSet="0"/&gt;&lt;prefs&gt;&lt;pref name="fieldType" value="Field"/&gt;&lt;/prefs&gt;&lt;/data&gt;</vt:lpwstr>
  </property>
</Properties>
</file>